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752D2D79"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00ED2FCA" w:rsidRPr="00ED2FCA">
        <w:rPr>
          <w:rFonts w:ascii="Times New Roman" w:hAnsi="Times New Roman" w:cs="Times New Roman"/>
          <w:sz w:val="24"/>
          <w:szCs w:val="24"/>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E471CB" w:rsidRPr="00E471CB">
        <w:rPr>
          <w:rFonts w:ascii="Times New Roman" w:hAnsi="Times New Roman" w:cs="Times New Roman"/>
          <w:sz w:val="24"/>
          <w:szCs w:val="24"/>
          <w:vertAlign w:val="superscript"/>
        </w:rPr>
        <w:t>2</w:t>
      </w:r>
      <w:r w:rsidR="009D638C">
        <w:rPr>
          <w:rFonts w:ascii="Times New Roman" w:hAnsi="Times New Roman" w:cs="Times New Roman"/>
          <w:sz w:val="24"/>
          <w:szCs w:val="24"/>
        </w:rPr>
        <w:t>,</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E471CB" w:rsidRPr="00E471CB">
        <w:rPr>
          <w:rFonts w:ascii="Times New Roman" w:hAnsi="Times New Roman" w:cs="Times New Roman"/>
          <w:sz w:val="24"/>
          <w:szCs w:val="24"/>
          <w:vertAlign w:val="superscript"/>
        </w:rPr>
        <w:t>3</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E471CB" w:rsidRPr="00E471CB">
        <w:rPr>
          <w:rFonts w:ascii="Times New Roman" w:hAnsi="Times New Roman" w:cs="Times New Roman"/>
          <w:sz w:val="24"/>
          <w:szCs w:val="24"/>
          <w:vertAlign w:val="superscript"/>
        </w:rPr>
        <w:t>4</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E471CB" w:rsidRPr="00E471CB">
        <w:rPr>
          <w:rFonts w:ascii="Times New Roman" w:hAnsi="Times New Roman" w:cs="Times New Roman"/>
          <w:sz w:val="24"/>
          <w:szCs w:val="24"/>
          <w:vertAlign w:val="superscript"/>
        </w:rPr>
        <w:t>5</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4ACA132D"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E77DCC" w:rsidRPr="00E77DCC">
        <w:rPr>
          <w:rFonts w:ascii="Times New Roman" w:hAnsi="Times New Roman" w:cs="Times New Roman"/>
          <w:sz w:val="24"/>
          <w:szCs w:val="24"/>
          <w:vertAlign w:val="superscript"/>
        </w:rPr>
        <w:t>3</w:t>
      </w:r>
      <w:r w:rsidR="00E77DCC">
        <w:rPr>
          <w:rFonts w:ascii="Times New Roman" w:hAnsi="Times New Roman" w:cs="Times New Roman"/>
          <w:sz w:val="24"/>
          <w:szCs w:val="24"/>
        </w:rPr>
        <w:t xml:space="preserve">Assistant 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5E736B4B" w:rsidR="001B60D6"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E77DCC">
        <w:rPr>
          <w:rFonts w:ascii="Times New Roman" w:hAnsi="Times New Roman" w:cs="Times New Roman"/>
          <w:sz w:val="24"/>
          <w:szCs w:val="24"/>
        </w:rPr>
        <w:t>C</w:t>
      </w:r>
      <w:r w:rsidRPr="003B2EFF">
        <w:rPr>
          <w:rFonts w:ascii="Times New Roman" w:hAnsi="Times New Roman" w:cs="Times New Roman"/>
          <w:sz w:val="24"/>
          <w:szCs w:val="24"/>
        </w:rPr>
        <w:t xml:space="preserve">orresponding author: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r w:rsidR="00E77DCC" w:rsidRPr="00E77DCC">
        <w:rPr>
          <w:rFonts w:ascii="Times New Roman" w:hAnsi="Times New Roman" w:cs="Times New Roman"/>
          <w:sz w:val="24"/>
          <w:szCs w:val="24"/>
        </w:rPr>
        <w:t>rwerle@wisc.edu</w:t>
      </w:r>
      <w:r w:rsidR="00E77DCC">
        <w:rPr>
          <w:rFonts w:ascii="Times New Roman" w:hAnsi="Times New Roman" w:cs="Times New Roman"/>
          <w:sz w:val="24"/>
          <w:szCs w:val="24"/>
        </w:rPr>
        <w:t>)</w:t>
      </w:r>
    </w:p>
    <w:p w14:paraId="0CE7F591" w14:textId="77777777" w:rsidR="001B60D6" w:rsidRDefault="001B60D6">
      <w:pPr>
        <w:rPr>
          <w:rFonts w:ascii="Times New Roman" w:hAnsi="Times New Roman" w:cs="Times New Roman"/>
          <w:sz w:val="24"/>
          <w:szCs w:val="24"/>
        </w:rPr>
      </w:pPr>
      <w:r>
        <w:rPr>
          <w:rFonts w:ascii="Times New Roman" w:hAnsi="Times New Roman" w:cs="Times New Roman"/>
          <w:sz w:val="24"/>
          <w:szCs w:val="24"/>
        </w:rPr>
        <w:br w:type="page"/>
      </w: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39217091" w:rsidR="003B2EFF" w:rsidRDefault="003B2EFF" w:rsidP="002B7792">
      <w:pPr>
        <w:spacing w:line="480" w:lineRule="auto"/>
        <w:outlineLvl w:val="0"/>
        <w:rPr>
          <w:rFonts w:ascii="Times New Roman" w:eastAsia="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5B31D3">
        <w:rPr>
          <w:rFonts w:ascii="Times New Roman" w:eastAsia="Times New Roman" w:hAnsi="Times New Roman" w:cs="Times New Roman"/>
          <w:sz w:val="24"/>
          <w:szCs w:val="24"/>
        </w:rPr>
        <w:t>were</w:t>
      </w:r>
      <w:r w:rsidR="00612F52">
        <w:rPr>
          <w:rFonts w:ascii="Times New Roman" w:eastAsia="Times New Roman" w:hAnsi="Times New Roman" w:cs="Times New Roman"/>
          <w:sz w:val="24"/>
          <w:szCs w:val="24"/>
        </w:rPr>
        <w:t xml:space="preserve"> commercially</w:t>
      </w:r>
      <w:r w:rsidRPr="003B2EFF">
        <w:rPr>
          <w:rFonts w:ascii="Times New Roman" w:eastAsia="Times New Roman" w:hAnsi="Times New Roman" w:cs="Times New Roman"/>
          <w:sz w:val="24"/>
          <w:szCs w:val="24"/>
        </w:rPr>
        <w:t xml:space="preserve"> available to </w:t>
      </w:r>
      <w:r w:rsidR="00E20AA8">
        <w:rPr>
          <w:rFonts w:ascii="Times New Roman" w:eastAsia="Times New Roman" w:hAnsi="Times New Roman" w:cs="Times New Roman"/>
          <w:sz w:val="24"/>
          <w:szCs w:val="24"/>
        </w:rPr>
        <w:t xml:space="preserve">farmers </w:t>
      </w:r>
      <w:r w:rsidR="00612F52">
        <w:rPr>
          <w:rFonts w:ascii="Times New Roman" w:eastAsia="Times New Roman" w:hAnsi="Times New Roman" w:cs="Times New Roman"/>
          <w:sz w:val="24"/>
          <w:szCs w:val="24"/>
        </w:rPr>
        <w:t>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from 60 Nebraska soybean-producing counties </w:t>
      </w:r>
      <w:r w:rsidR="00680243">
        <w:rPr>
          <w:rFonts w:ascii="Times New Roman" w:eastAsia="Times New Roman" w:hAnsi="Times New Roman" w:cs="Times New Roman"/>
          <w:sz w:val="24"/>
          <w:szCs w:val="24"/>
        </w:rPr>
        <w:t xml:space="preserve">was conducted during extension </w:t>
      </w:r>
      <w:r w:rsidR="00E20AA8">
        <w:rPr>
          <w:rFonts w:ascii="Times New Roman" w:eastAsia="Times New Roman" w:hAnsi="Times New Roman" w:cs="Times New Roman"/>
          <w:sz w:val="24"/>
          <w:szCs w:val="24"/>
        </w:rPr>
        <w:t>field days or online</w:t>
      </w:r>
      <w:r w:rsidR="00680243">
        <w:rPr>
          <w:rFonts w:ascii="Times New Roman" w:eastAsia="Times New Roman" w:hAnsi="Times New Roman" w:cs="Times New Roman"/>
          <w:sz w:val="24"/>
          <w:szCs w:val="24"/>
        </w:rPr>
        <w:t>.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w:t>
      </w:r>
      <w:r w:rsidR="00E20AA8">
        <w:rPr>
          <w:rFonts w:ascii="Times New Roman" w:eastAsia="Times New Roman" w:hAnsi="Times New Roman" w:cs="Times New Roman"/>
          <w:sz w:val="24"/>
          <w:szCs w:val="24"/>
        </w:rPr>
        <w:t>farmer</w:t>
      </w:r>
      <w:r w:rsidR="00F435D3">
        <w:rPr>
          <w:rFonts w:ascii="Times New Roman" w:eastAsia="Times New Roman" w:hAnsi="Times New Roman" w:cs="Times New Roman"/>
          <w:sz w:val="24"/>
          <w:szCs w:val="24"/>
        </w:rPr>
        <w:t>s</w:t>
      </w:r>
      <w:r w:rsidR="00E20AA8">
        <w:rPr>
          <w:rFonts w:ascii="Times New Roman" w:eastAsia="Times New Roman" w:hAnsi="Times New Roman" w:cs="Times New Roman"/>
          <w:sz w:val="24"/>
          <w:szCs w:val="24"/>
        </w:rPr>
        <w:t>’</w:t>
      </w:r>
      <w:r w:rsidR="00F435D3">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i)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r w:rsidR="00735E9B">
        <w:rPr>
          <w:rFonts w:ascii="Times New Roman" w:eastAsia="Times New Roman" w:hAnsi="Times New Roman" w:cs="Times New Roman"/>
          <w:sz w:val="24"/>
          <w:szCs w:val="24"/>
        </w:rPr>
        <w:t>ha</w:t>
      </w:r>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th</w:t>
      </w:r>
      <w:r w:rsidR="007016A7">
        <w:rPr>
          <w:rFonts w:ascii="Times New Roman" w:eastAsia="Times New Roman" w:hAnsi="Times New Roman" w:cs="Times New Roman"/>
          <w:sz w:val="24"/>
          <w:szCs w:val="24"/>
        </w:rPr>
        <w:t>is number</w:t>
      </w:r>
      <w:r w:rsidRPr="003B2EFF">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 xml:space="preserve">will </w:t>
      </w:r>
      <w:r w:rsidRPr="003B2EFF">
        <w:rPr>
          <w:rFonts w:ascii="Times New Roman" w:eastAsia="Times New Roman" w:hAnsi="Times New Roman" w:cs="Times New Roman"/>
          <w:sz w:val="24"/>
          <w:szCs w:val="24"/>
        </w:rPr>
        <w:t xml:space="preserve">likely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alternat</w:t>
      </w:r>
      <w:r w:rsidR="007016A7">
        <w:rPr>
          <w:rFonts w:ascii="Times New Roman" w:eastAsia="Times New Roman" w:hAnsi="Times New Roman" w:cs="Times New Roman"/>
          <w:sz w:val="24"/>
          <w:szCs w:val="24"/>
        </w:rPr>
        <w:t>ive</w:t>
      </w:r>
      <w:r w:rsidR="00097D82">
        <w:rPr>
          <w:rFonts w:ascii="Times New Roman" w:eastAsia="Times New Roman" w:hAnsi="Times New Roman" w:cs="Times New Roman"/>
          <w:sz w:val="24"/>
          <w:szCs w:val="24"/>
        </w:rPr>
        <w:t xml:space="preserv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w:t>
      </w:r>
      <w:r w:rsidR="005B31D3">
        <w:rPr>
          <w:rFonts w:ascii="Times New Roman" w:eastAsia="Times New Roman" w:hAnsi="Times New Roman" w:cs="Times New Roman"/>
          <w:sz w:val="24"/>
          <w:szCs w:val="24"/>
        </w:rPr>
        <w:t>d</w:t>
      </w:r>
      <w:r w:rsidRPr="003B2EFF">
        <w:rPr>
          <w:rFonts w:ascii="Times New Roman" w:eastAsia="Times New Roman" w:hAnsi="Times New Roman" w:cs="Times New Roman"/>
          <w:sz w:val="24"/>
          <w:szCs w:val="24"/>
        </w:rPr>
        <w:t xml:space="preserv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w:t>
      </w:r>
      <w:r w:rsidR="005B31D3">
        <w:rPr>
          <w:rFonts w:ascii="Times New Roman" w:eastAsia="Times New Roman" w:hAnsi="Times New Roman" w:cs="Times New Roman"/>
          <w:sz w:val="24"/>
          <w:szCs w:val="24"/>
        </w:rPr>
        <w:t xml:space="preserve"> in 2017</w:t>
      </w:r>
      <w:r w:rsidRPr="003B2EFF">
        <w:rPr>
          <w:rFonts w:ascii="Times New Roman" w:eastAsia="Times New Roman" w:hAnsi="Times New Roman" w:cs="Times New Roman"/>
          <w:sz w:val="24"/>
          <w:szCs w:val="24"/>
        </w:rPr>
        <w:t>.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w:t>
      </w:r>
      <w:bookmarkStart w:id="0" w:name="_GoBack"/>
      <w:bookmarkEnd w:id="0"/>
      <w:r w:rsidRPr="003B2EFF">
        <w:rPr>
          <w:rFonts w:ascii="Times New Roman" w:eastAsia="Times New Roman" w:hAnsi="Times New Roman" w:cs="Times New Roman"/>
          <w:sz w:val="24"/>
          <w:szCs w:val="24"/>
        </w:rPr>
        <w:t xml:space="preserve">corn. </w:t>
      </w:r>
      <w:r w:rsidR="000561E8">
        <w:rPr>
          <w:rFonts w:ascii="Times New Roman" w:eastAsia="Times New Roman" w:hAnsi="Times New Roman" w:cs="Times New Roman"/>
          <w:sz w:val="24"/>
          <w:szCs w:val="24"/>
        </w:rPr>
        <w:t xml:space="preserve">Although </w:t>
      </w:r>
      <w:r w:rsidR="00B30421">
        <w:rPr>
          <w:rFonts w:ascii="Times New Roman" w:eastAsia="Times New Roman" w:hAnsi="Times New Roman" w:cs="Times New Roman"/>
          <w:sz w:val="24"/>
          <w:szCs w:val="24"/>
        </w:rPr>
        <w:t>51</w:t>
      </w:r>
      <w:r w:rsidRPr="003B2EFF">
        <w:rPr>
          <w:rFonts w:ascii="Times New Roman" w:eastAsia="Times New Roman" w:hAnsi="Times New Roman" w:cs="Times New Roman"/>
          <w:sz w:val="24"/>
          <w:szCs w:val="24"/>
        </w:rPr>
        <w:t>%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bout</w:t>
      </w:r>
      <w:r w:rsidR="00FE055E">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7% </w:t>
      </w:r>
      <w:r w:rsidR="005B31D3">
        <w:rPr>
          <w:rFonts w:ascii="Times New Roman" w:eastAsia="Times New Roman" w:hAnsi="Times New Roman" w:cs="Times New Roman"/>
          <w:sz w:val="24"/>
          <w:szCs w:val="24"/>
        </w:rPr>
        <w:t xml:space="preserve">of those who noted injury </w:t>
      </w:r>
      <w:r w:rsidRPr="003B2EFF">
        <w:rPr>
          <w:rFonts w:ascii="Times New Roman" w:eastAsia="Times New Roman" w:hAnsi="Times New Roman" w:cs="Times New Roman"/>
          <w:sz w:val="24"/>
          <w:szCs w:val="24"/>
        </w:rPr>
        <w:t xml:space="preserve">filed an official complaint with the Nebraska Department of Agriculture. </w:t>
      </w:r>
      <w:r w:rsidR="008E413D">
        <w:rPr>
          <w:rFonts w:ascii="Times New Roman" w:eastAsia="Times New Roman" w:hAnsi="Times New Roman" w:cs="Times New Roman"/>
          <w:sz w:val="24"/>
          <w:szCs w:val="24"/>
        </w:rPr>
        <w:t>While</w:t>
      </w:r>
      <w:r w:rsidR="008E413D" w:rsidRPr="003B2EFF">
        <w:rPr>
          <w:rFonts w:ascii="Times New Roman" w:eastAsia="Times New Roman" w:hAnsi="Times New Roman" w:cs="Times New Roman"/>
          <w:sz w:val="24"/>
          <w:szCs w:val="24"/>
        </w:rPr>
        <w:t xml:space="preserve">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w:t>
      </w:r>
      <w:r w:rsidR="008E413D">
        <w:rPr>
          <w:rFonts w:ascii="Times New Roman" w:eastAsia="Times New Roman" w:hAnsi="Times New Roman" w:cs="Times New Roman"/>
          <w:sz w:val="24"/>
          <w:szCs w:val="24"/>
        </w:rPr>
        <w:t xml:space="preserve">than previous </w:t>
      </w:r>
      <w:r w:rsidR="00E20AA8">
        <w:rPr>
          <w:rFonts w:ascii="Times New Roman" w:eastAsia="Times New Roman" w:hAnsi="Times New Roman" w:cs="Times New Roman"/>
          <w:sz w:val="24"/>
          <w:szCs w:val="24"/>
        </w:rPr>
        <w:t xml:space="preserve">growing </w:t>
      </w:r>
      <w:r w:rsidR="008E413D">
        <w:rPr>
          <w:rFonts w:ascii="Times New Roman" w:eastAsia="Times New Roman" w:hAnsi="Times New Roman" w:cs="Times New Roman"/>
          <w:sz w:val="24"/>
          <w:szCs w:val="24"/>
        </w:rPr>
        <w:t>seasons</w:t>
      </w:r>
      <w:r w:rsidRPr="003B2EFF">
        <w:rPr>
          <w:rFonts w:ascii="Times New Roman" w:eastAsia="Times New Roman" w:hAnsi="Times New Roman" w:cs="Times New Roman"/>
          <w:sz w:val="24"/>
          <w:szCs w:val="24"/>
        </w:rPr>
        <w:t xml:space="preserve">,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 xml:space="preserve">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r w:rsidR="008E413D">
        <w:rPr>
          <w:rFonts w:ascii="Times New Roman" w:eastAsia="Times New Roman" w:hAnsi="Times New Roman" w:cs="Times New Roman"/>
          <w:sz w:val="24"/>
          <w:szCs w:val="24"/>
        </w:rPr>
        <w:t xml:space="preserve"> in the future</w:t>
      </w:r>
      <w:r w:rsidRPr="003B2EFF">
        <w:rPr>
          <w:rFonts w:ascii="Times New Roman" w:eastAsia="Times New Roman" w:hAnsi="Times New Roman" w:cs="Times New Roman"/>
          <w:sz w:val="24"/>
          <w:szCs w:val="24"/>
        </w:rPr>
        <w:t>.</w:t>
      </w:r>
    </w:p>
    <w:p w14:paraId="44B49D5B" w14:textId="4287633F" w:rsidR="00ED2FCA" w:rsidRPr="00ED2FCA" w:rsidRDefault="00ED2FCA" w:rsidP="002B7792">
      <w:pPr>
        <w:spacing w:line="480" w:lineRule="auto"/>
        <w:rPr>
          <w:rFonts w:ascii="Times New Roman" w:eastAsia="Times New Roman" w:hAnsi="Times New Roman" w:cs="Times New Roman"/>
          <w:sz w:val="24"/>
          <w:szCs w:val="24"/>
        </w:rPr>
      </w:pPr>
      <w:r w:rsidRPr="00ED2FCA">
        <w:rPr>
          <w:rFonts w:ascii="Times New Roman" w:eastAsia="Times New Roman" w:hAnsi="Times New Roman" w:cs="Times New Roman"/>
          <w:b/>
          <w:sz w:val="24"/>
          <w:szCs w:val="24"/>
        </w:rPr>
        <w:t xml:space="preserve">Nomenclature: </w:t>
      </w:r>
      <w:r w:rsidRPr="003B2EFF">
        <w:rPr>
          <w:rFonts w:ascii="Times New Roman" w:hAnsi="Times New Roman" w:cs="Times New Roman"/>
          <w:sz w:val="24"/>
          <w:szCs w:val="24"/>
        </w:rPr>
        <w:t>acetochlor</w:t>
      </w:r>
      <w:r>
        <w:rPr>
          <w:rFonts w:ascii="Times New Roman" w:hAnsi="Times New Roman" w:cs="Times New Roman"/>
          <w:sz w:val="24"/>
          <w:szCs w:val="24"/>
        </w:rPr>
        <w:t>;</w:t>
      </w:r>
      <w:r w:rsidRPr="003B2EFF">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clethodim</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sz w:val="24"/>
          <w:szCs w:val="24"/>
        </w:rPr>
        <w:t>dicamba</w:t>
      </w:r>
      <w:r>
        <w:rPr>
          <w:rFonts w:ascii="Times New Roman" w:eastAsia="Times New Roman" w:hAnsi="Times New Roman" w:cs="Times New Roman"/>
          <w:sz w:val="24"/>
          <w:szCs w:val="24"/>
        </w:rPr>
        <w:t>;</w:t>
      </w:r>
      <w:r w:rsidRPr="00ED2FCA">
        <w:rPr>
          <w:rFonts w:ascii="Times New Roman" w:eastAsia="Times New Roman" w:hAnsi="Times New Roman" w:cs="Times New Roman"/>
          <w:sz w:val="24"/>
          <w:szCs w:val="24"/>
        </w:rPr>
        <w:t xml:space="preserve"> </w:t>
      </w:r>
      <w:r w:rsidRPr="00ED2FCA">
        <w:rPr>
          <w:rFonts w:ascii="Times New Roman" w:hAnsi="Times New Roman" w:cs="Times New Roman"/>
          <w:sz w:val="24"/>
          <w:szCs w:val="24"/>
        </w:rPr>
        <w:t>dimethenamid-P</w:t>
      </w:r>
      <w:r w:rsidRPr="00ED2FCA">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fomesafen</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metolachlor; soybean, </w:t>
      </w:r>
      <w:r w:rsidRPr="00ED2FCA">
        <w:rPr>
          <w:rFonts w:ascii="Times New Roman" w:hAnsi="Times New Roman" w:cs="Times New Roman"/>
          <w:i/>
          <w:sz w:val="24"/>
          <w:szCs w:val="24"/>
        </w:rPr>
        <w:t>Glycine max</w:t>
      </w:r>
      <w:r>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L.) Merr</w:t>
      </w:r>
      <w:r>
        <w:rPr>
          <w:rFonts w:ascii="Times New Roman" w:eastAsia="Times New Roman" w:hAnsi="Times New Roman" w:cs="Times New Roman"/>
          <w:sz w:val="24"/>
          <w:szCs w:val="24"/>
        </w:rPr>
        <w:t>.</w:t>
      </w:r>
      <w:r w:rsidRPr="003B2EFF">
        <w:rPr>
          <w:rFonts w:ascii="Times New Roman" w:hAnsi="Times New Roman" w:cs="Times New Roman"/>
          <w:sz w:val="24"/>
          <w:szCs w:val="24"/>
        </w:rPr>
        <w:t xml:space="preserve"> </w:t>
      </w:r>
    </w:p>
    <w:p w14:paraId="782E02B7" w14:textId="046838D0" w:rsidR="0048512E" w:rsidRPr="003B2EFF" w:rsidRDefault="006A4D8C" w:rsidP="002B7792">
      <w:pPr>
        <w:spacing w:line="480" w:lineRule="auto"/>
        <w:outlineLvl w:val="0"/>
        <w:rPr>
          <w:rFonts w:ascii="Times New Roman" w:hAnsi="Times New Roman" w:cs="Times New Roman"/>
          <w:sz w:val="24"/>
          <w:szCs w:val="24"/>
        </w:rPr>
        <w:sectPr w:rsidR="0048512E" w:rsidRPr="003B2EFF" w:rsidSect="00396F8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ED2FCA">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3573F939" w14:textId="76D85A10" w:rsidR="002B7792" w:rsidRPr="002B7792" w:rsidRDefault="002B7792" w:rsidP="002B7792">
      <w:pPr>
        <w:spacing w:line="480" w:lineRule="auto"/>
        <w:rPr>
          <w:rFonts w:ascii="Times New Roman" w:hAnsi="Times New Roman" w:cs="Times New Roman"/>
          <w:b/>
          <w:sz w:val="24"/>
          <w:szCs w:val="24"/>
        </w:rPr>
      </w:pPr>
      <w:r w:rsidRPr="002B7792">
        <w:rPr>
          <w:rFonts w:ascii="Times New Roman" w:hAnsi="Times New Roman" w:cs="Times New Roman"/>
          <w:b/>
          <w:sz w:val="24"/>
          <w:szCs w:val="24"/>
        </w:rPr>
        <w:lastRenderedPageBreak/>
        <w:t>Introduction</w:t>
      </w:r>
    </w:p>
    <w:p w14:paraId="0F983833" w14:textId="0EE4D713"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7016A7">
        <w:rPr>
          <w:rFonts w:ascii="Times New Roman" w:eastAsia="Times New Roman" w:hAnsi="Times New Roman" w:cs="Times New Roman"/>
          <w:color w:val="222222"/>
          <w:sz w:val="24"/>
          <w:szCs w:val="24"/>
          <w:shd w:val="clear" w:color="auto" w:fill="FFFFFF"/>
        </w:rPr>
        <w:t xml:space="preserve"> of ac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7016A7">
        <w:rPr>
          <w:rFonts w:ascii="Times New Roman" w:eastAsia="Times New Roman" w:hAnsi="Times New Roman" w:cs="Times New Roman"/>
          <w:color w:val="222222"/>
          <w:sz w:val="24"/>
          <w:szCs w:val="24"/>
          <w:shd w:val="clear" w:color="auto" w:fill="FFFFFF"/>
        </w:rPr>
        <w:t>In</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t>
      </w:r>
      <w:r w:rsidR="008E413D">
        <w:rPr>
          <w:rFonts w:ascii="Times New Roman" w:eastAsia="Times New Roman" w:hAnsi="Times New Roman" w:cs="Times New Roman"/>
          <w:color w:val="222222"/>
          <w:sz w:val="24"/>
          <w:szCs w:val="24"/>
          <w:shd w:val="clear" w:color="auto" w:fill="FFFFFF"/>
        </w:rPr>
        <w:t>tolerate</w:t>
      </w:r>
      <w:r w:rsidR="008E413D" w:rsidRPr="003B2EFF">
        <w:rPr>
          <w:rFonts w:ascii="Times New Roman" w:eastAsia="Times New Roman" w:hAnsi="Times New Roman" w:cs="Times New Roman"/>
          <w:color w:val="222222"/>
          <w:sz w:val="24"/>
          <w:szCs w:val="24"/>
          <w:shd w:val="clear" w:color="auto" w:fill="FFFFFF"/>
        </w:rPr>
        <w:t xml:space="preserve">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5B31D3">
        <w:rPr>
          <w:rFonts w:ascii="Times New Roman" w:eastAsia="Times New Roman" w:hAnsi="Times New Roman" w:cs="Times New Roman"/>
          <w:color w:val="222222"/>
          <w:sz w:val="24"/>
          <w:szCs w:val="24"/>
          <w:shd w:val="clear" w:color="auto" w:fill="FFFFFF"/>
        </w:rPr>
        <w:t>dicamba-resistant [</w:t>
      </w:r>
      <w:r w:rsidR="00C30163">
        <w:rPr>
          <w:rFonts w:ascii="Times New Roman" w:eastAsia="Times New Roman" w:hAnsi="Times New Roman" w:cs="Times New Roman"/>
          <w:color w:val="222222"/>
          <w:sz w:val="24"/>
          <w:szCs w:val="24"/>
          <w:shd w:val="clear" w:color="auto" w:fill="FFFFFF"/>
        </w:rPr>
        <w:t>DR</w:t>
      </w:r>
      <w:r w:rsidR="005B31D3">
        <w:rPr>
          <w:rFonts w:ascii="Times New Roman" w:eastAsia="Times New Roman" w:hAnsi="Times New Roman" w:cs="Times New Roman"/>
          <w:color w:val="222222"/>
          <w:sz w:val="24"/>
          <w:szCs w:val="24"/>
          <w:shd w:val="clear" w:color="auto" w:fill="FFFFFF"/>
        </w:rPr>
        <w:t>]</w:t>
      </w:r>
      <w:r w:rsidR="00624DAD">
        <w:rPr>
          <w:rFonts w:ascii="Times New Roman" w:eastAsia="Times New Roman" w:hAnsi="Times New Roman" w:cs="Times New Roman"/>
          <w:color w:val="222222"/>
          <w:sz w:val="24"/>
          <w:szCs w:val="24"/>
          <w:shd w:val="clear" w:color="auto" w:fill="FFFFFF"/>
        </w:rPr>
        <w:t xml:space="preserve"> </w:t>
      </w:r>
      <w:r w:rsidR="003B0A1E">
        <w:rPr>
          <w:rFonts w:ascii="Times New Roman" w:eastAsia="Times New Roman" w:hAnsi="Times New Roman" w:cs="Times New Roman"/>
          <w:color w:val="222222"/>
          <w:sz w:val="24"/>
          <w:szCs w:val="24"/>
          <w:shd w:val="clear" w:color="auto" w:fill="FFFFFF"/>
        </w:rPr>
        <w:t>soybean</w:t>
      </w:r>
      <w:r w:rsidR="006551FA" w:rsidRPr="003B2EFF">
        <w:rPr>
          <w:rFonts w:ascii="Times New Roman" w:eastAsia="Times New Roman" w:hAnsi="Times New Roman" w:cs="Times New Roman"/>
          <w:color w:val="222222"/>
          <w:sz w:val="24"/>
          <w:szCs w:val="24"/>
          <w:shd w:val="clear" w:color="auto" w:fill="FFFFFF"/>
        </w:rPr>
        <w:t xml:space="preserve"> 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 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35F31D00"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8E413D">
        <w:rPr>
          <w:rFonts w:ascii="Times New Roman" w:hAnsi="Times New Roman" w:cs="Times New Roman"/>
          <w:sz w:val="24"/>
          <w:szCs w:val="24"/>
        </w:rPr>
        <w:t>long</w:t>
      </w:r>
      <w:r w:rsidR="008E413D"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The results of a</w:t>
      </w:r>
      <w:r w:rsidR="00C372DC" w:rsidRPr="003B2EFF">
        <w:rPr>
          <w:rFonts w:ascii="Times New Roman" w:hAnsi="Times New Roman" w:cs="Times New Roman"/>
          <w:sz w:val="24"/>
          <w:szCs w:val="24"/>
        </w:rPr>
        <w:t xml:space="preserve"> study </w:t>
      </w:r>
      <w:r w:rsidR="002A5298" w:rsidRPr="003B2EFF">
        <w:rPr>
          <w:rFonts w:ascii="Times New Roman" w:hAnsi="Times New Roman" w:cs="Times New Roman"/>
          <w:sz w:val="24"/>
          <w:szCs w:val="24"/>
        </w:rPr>
        <w:t xml:space="preserve">conducted </w:t>
      </w:r>
      <w:r w:rsidR="00050797" w:rsidRPr="003B2EFF">
        <w:rPr>
          <w:rFonts w:ascii="Times New Roman" w:hAnsi="Times New Roman" w:cs="Times New Roman"/>
          <w:sz w:val="24"/>
          <w:szCs w:val="24"/>
        </w:rPr>
        <w:t>from 2007 to 2013</w:t>
      </w:r>
      <w:r w:rsidR="00C96036" w:rsidRPr="003B2EFF">
        <w:rPr>
          <w:rFonts w:ascii="Times New Roman" w:hAnsi="Times New Roman" w:cs="Times New Roman"/>
          <w:sz w:val="24"/>
          <w:szCs w:val="24"/>
        </w:rPr>
        <w:t xml:space="preserve"> showed that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can cause </w:t>
      </w:r>
      <w:r w:rsidR="002A5298" w:rsidRPr="003B2EFF">
        <w:rPr>
          <w:rFonts w:ascii="Times New Roman" w:hAnsi="Times New Roman" w:cs="Times New Roman"/>
          <w:sz w:val="24"/>
          <w:szCs w:val="24"/>
        </w:rPr>
        <w:t>o</w:t>
      </w:r>
      <w:r w:rsidR="00050797" w:rsidRPr="003B2EFF">
        <w:rPr>
          <w:rFonts w:ascii="Times New Roman" w:hAnsi="Times New Roman" w:cs="Times New Roman"/>
          <w:sz w:val="24"/>
          <w:szCs w:val="24"/>
        </w:rPr>
        <w:t xml:space="preserve">n average </w:t>
      </w:r>
      <w:r w:rsidR="00E73693" w:rsidRPr="003B2EFF">
        <w:rPr>
          <w:rFonts w:ascii="Times New Roman" w:hAnsi="Times New Roman" w:cs="Times New Roman"/>
          <w:sz w:val="24"/>
          <w:szCs w:val="24"/>
        </w:rPr>
        <w:t xml:space="preserve">50% </w:t>
      </w:r>
      <w:r w:rsidR="00050797" w:rsidRPr="003B2EFF">
        <w:rPr>
          <w:rFonts w:ascii="Times New Roman" w:hAnsi="Times New Roman" w:cs="Times New Roman"/>
          <w:sz w:val="24"/>
          <w:szCs w:val="24"/>
        </w:rPr>
        <w:t xml:space="preserve">soybean </w:t>
      </w:r>
      <w:r w:rsidR="00E73693" w:rsidRPr="003B2EFF">
        <w:rPr>
          <w:rFonts w:ascii="Times New Roman" w:hAnsi="Times New Roman" w:cs="Times New Roman"/>
          <w:sz w:val="24"/>
          <w:szCs w:val="24"/>
        </w:rPr>
        <w:t>yield loss</w:t>
      </w:r>
      <w:r w:rsidR="005B31D3">
        <w:rPr>
          <w:rFonts w:ascii="Times New Roman" w:hAnsi="Times New Roman" w:cs="Times New Roman"/>
          <w:sz w:val="24"/>
          <w:szCs w:val="24"/>
        </w:rPr>
        <w:t xml:space="preserve"> </w:t>
      </w:r>
      <w:r w:rsidR="005B31D3" w:rsidRPr="003B2EFF">
        <w:rPr>
          <w:rFonts w:ascii="Times New Roman" w:hAnsi="Times New Roman" w:cs="Times New Roman"/>
          <w:sz w:val="24"/>
          <w:szCs w:val="24"/>
        </w:rPr>
        <w:t>in North America</w:t>
      </w:r>
      <w:r w:rsidR="00C372DC"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xml:space="preserve">, </w:t>
      </w:r>
      <w:r w:rsidR="00C55954">
        <w:rPr>
          <w:rFonts w:ascii="Times New Roman" w:hAnsi="Times New Roman" w:cs="Times New Roman"/>
          <w:sz w:val="24"/>
          <w:szCs w:val="24"/>
        </w:rPr>
        <w:t xml:space="preserve">only adding to the </w:t>
      </w:r>
      <w:r w:rsidR="00311B98">
        <w:rPr>
          <w:rFonts w:ascii="Times New Roman" w:hAnsi="Times New Roman" w:cs="Times New Roman"/>
          <w:sz w:val="24"/>
          <w:szCs w:val="24"/>
        </w:rPr>
        <w:t>challen</w:t>
      </w:r>
      <w:r w:rsidR="00C55954">
        <w:rPr>
          <w:rFonts w:ascii="Times New Roman" w:hAnsi="Times New Roman" w:cs="Times New Roman"/>
          <w:sz w:val="24"/>
          <w:szCs w:val="24"/>
        </w:rPr>
        <w:t>ge of successful</w:t>
      </w:r>
      <w:r w:rsidR="00311B98">
        <w:rPr>
          <w:rFonts w:ascii="Times New Roman" w:hAnsi="Times New Roman" w:cs="Times New Roman"/>
          <w:sz w:val="24"/>
          <w:szCs w:val="24"/>
        </w:rPr>
        <w:t xml:space="preserve"> weed </w:t>
      </w:r>
      <w:r w:rsidR="00C55954">
        <w:rPr>
          <w:rFonts w:ascii="Times New Roman" w:hAnsi="Times New Roman" w:cs="Times New Roman"/>
          <w:sz w:val="24"/>
          <w:szCs w:val="24"/>
        </w:rPr>
        <w:t>management</w:t>
      </w:r>
      <w:r w:rsidR="00C55954"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C55954">
        <w:rPr>
          <w:rFonts w:ascii="Times New Roman" w:hAnsi="Times New Roman" w:cs="Times New Roman"/>
          <w:sz w:val="24"/>
          <w:szCs w:val="24"/>
        </w:rPr>
        <w:t>.</w:t>
      </w:r>
      <w:r w:rsidR="00890158">
        <w:rPr>
          <w:rFonts w:ascii="Times New Roman" w:hAnsi="Times New Roman" w:cs="Times New Roman"/>
          <w:sz w:val="24"/>
          <w:szCs w:val="24"/>
        </w:rPr>
        <w:t xml:space="preserve"> </w:t>
      </w:r>
      <w:r w:rsidR="00C55954">
        <w:rPr>
          <w:rFonts w:ascii="Times New Roman" w:hAnsi="Times New Roman" w:cs="Times New Roman"/>
          <w:sz w:val="24"/>
          <w:szCs w:val="24"/>
        </w:rPr>
        <w:t>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6E2E2B">
        <w:rPr>
          <w:rFonts w:ascii="Times New Roman" w:hAnsi="Times New Roman" w:cs="Times New Roman"/>
          <w:sz w:val="24"/>
          <w:szCs w:val="24"/>
        </w:rPr>
        <w:t>a</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7234E1" w:rsidRPr="003B2EFF">
        <w:rPr>
          <w:rFonts w:ascii="Times New Roman" w:hAnsi="Times New Roman" w:cs="Times New Roman"/>
          <w:sz w:val="24"/>
          <w:szCs w:val="24"/>
        </w:rPr>
        <w:t xml:space="preserve">pigweed 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r w:rsidR="00AA106A">
        <w:rPr>
          <w:rFonts w:ascii="Times New Roman" w:hAnsi="Times New Roman" w:cs="Times New Roman"/>
          <w:sz w:val="24"/>
          <w:szCs w:val="24"/>
        </w:rPr>
        <w:t>Ready</w:t>
      </w:r>
      <w:r w:rsidR="00AA106A" w:rsidRPr="00624DAD">
        <w:rPr>
          <w:rFonts w:ascii="Times New Roman" w:hAnsi="Times New Roman" w:cs="Times New Roman"/>
          <w:sz w:val="24"/>
          <w:szCs w:val="24"/>
          <w:vertAlign w:val="superscript"/>
        </w:rPr>
        <w:t>®</w:t>
      </w:r>
      <w:r w:rsidR="00AA106A">
        <w:rPr>
          <w:rFonts w:ascii="Times New Roman" w:hAnsi="Times New Roman" w:cs="Times New Roman"/>
          <w:sz w:val="24"/>
          <w:szCs w:val="24"/>
        </w:rPr>
        <w:t>,</w:t>
      </w:r>
      <w:r w:rsidR="00AA106A" w:rsidRPr="00624DAD">
        <w:rPr>
          <w:rFonts w:ascii="Times New Roman" w:hAnsi="Times New Roman" w:cs="Times New Roman"/>
          <w:sz w:val="24"/>
          <w:szCs w:val="24"/>
          <w:vertAlign w:val="superscript"/>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7234E1" w:rsidRPr="003B2EFF">
        <w:rPr>
          <w:rFonts w:ascii="Times New Roman" w:hAnsi="Times New Roman" w:cs="Times New Roman"/>
          <w:sz w:val="24"/>
          <w:szCs w:val="24"/>
        </w:rPr>
        <w:t xml:space="preserve">pigweed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increase</w:t>
      </w:r>
      <w:r w:rsidR="00C55954">
        <w:rPr>
          <w:rFonts w:ascii="Times New Roman" w:hAnsi="Times New Roman" w:cs="Times New Roman"/>
          <w:sz w:val="24"/>
          <w:szCs w:val="24"/>
        </w:rPr>
        <w:t xml:space="preserve"> </w:t>
      </w:r>
      <w:r w:rsidR="00C55954">
        <w:rPr>
          <w:rFonts w:ascii="Times New Roman" w:hAnsi="Times New Roman" w:cs="Times New Roman"/>
          <w:sz w:val="24"/>
          <w:szCs w:val="24"/>
        </w:rPr>
        <w:lastRenderedPageBreak/>
        <w:t xml:space="preserve">as </w:t>
      </w:r>
      <w:r w:rsidR="005A1FF9">
        <w:rPr>
          <w:rFonts w:ascii="Times New Roman" w:hAnsi="Times New Roman" w:cs="Times New Roman"/>
          <w:sz w:val="24"/>
          <w:szCs w:val="24"/>
        </w:rPr>
        <w:t xml:space="preserve">additional </w:t>
      </w:r>
      <w:r w:rsidR="00C55954">
        <w:rPr>
          <w:rFonts w:ascii="Times New Roman" w:hAnsi="Times New Roman" w:cs="Times New Roman"/>
          <w:sz w:val="24"/>
          <w:szCs w:val="24"/>
        </w:rPr>
        <w:t>populations become resistant</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r w:rsidR="00C55954">
        <w:rPr>
          <w:rFonts w:ascii="Times New Roman" w:hAnsi="Times New Roman" w:cs="Times New Roman"/>
          <w:sz w:val="24"/>
          <w:szCs w:val="24"/>
        </w:rPr>
        <w:t>pigweeds</w:t>
      </w:r>
      <w:r w:rsidR="005A1FF9">
        <w:rPr>
          <w:rFonts w:ascii="Times New Roman" w:hAnsi="Times New Roman" w:cs="Times New Roman"/>
          <w:sz w:val="24"/>
          <w:szCs w:val="24"/>
        </w:rPr>
        <w:t xml:space="preserve"> and other troublesome broadleaf species that have evolved resistance to glyphosate in Nebraska </w:t>
      </w:r>
      <w:r w:rsidR="00557E3F">
        <w:rPr>
          <w:rFonts w:ascii="Times New Roman" w:hAnsi="Times New Roman" w:cs="Times New Roman"/>
          <w:sz w:val="24"/>
          <w:szCs w:val="24"/>
        </w:rPr>
        <w:t>[</w:t>
      </w:r>
      <w:r w:rsidR="005A1FF9">
        <w:rPr>
          <w:rFonts w:ascii="Times New Roman" w:hAnsi="Times New Roman" w:cs="Times New Roman"/>
          <w:sz w:val="24"/>
          <w:szCs w:val="24"/>
        </w:rPr>
        <w:t>i.e., kochia</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Kochia scoparia</w:t>
      </w:r>
      <w:r w:rsidR="00557E3F">
        <w:rPr>
          <w:rFonts w:ascii="Times New Roman" w:hAnsi="Times New Roman" w:cs="Times New Roman"/>
          <w:sz w:val="24"/>
          <w:szCs w:val="24"/>
        </w:rPr>
        <w:t>)</w:t>
      </w:r>
      <w:r w:rsidR="005A1FF9">
        <w:rPr>
          <w:rFonts w:ascii="Times New Roman" w:hAnsi="Times New Roman" w:cs="Times New Roman"/>
          <w:sz w:val="24"/>
          <w:szCs w:val="24"/>
        </w:rPr>
        <w:t>, giant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trifida</w:t>
      </w:r>
      <w:r w:rsidR="00557E3F">
        <w:rPr>
          <w:rFonts w:ascii="Times New Roman" w:hAnsi="Times New Roman" w:cs="Times New Roman"/>
          <w:sz w:val="24"/>
          <w:szCs w:val="24"/>
        </w:rPr>
        <w:t>)</w:t>
      </w:r>
      <w:r w:rsidR="005A1FF9">
        <w:rPr>
          <w:rFonts w:ascii="Times New Roman" w:hAnsi="Times New Roman" w:cs="Times New Roman"/>
          <w:sz w:val="24"/>
          <w:szCs w:val="24"/>
        </w:rPr>
        <w:t>, common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artemisiifolia</w:t>
      </w:r>
      <w:r w:rsidR="00557E3F">
        <w:rPr>
          <w:rFonts w:ascii="Times New Roman" w:hAnsi="Times New Roman" w:cs="Times New Roman"/>
          <w:sz w:val="24"/>
          <w:szCs w:val="24"/>
        </w:rPr>
        <w:t>)</w:t>
      </w:r>
      <w:r w:rsidR="005A1FF9">
        <w:rPr>
          <w:rFonts w:ascii="Times New Roman" w:hAnsi="Times New Roman" w:cs="Times New Roman"/>
          <w:sz w:val="24"/>
          <w:szCs w:val="24"/>
        </w:rPr>
        <w:t>, and ho</w:t>
      </w:r>
      <w:r w:rsidR="00557E3F">
        <w:rPr>
          <w:rFonts w:ascii="Times New Roman" w:hAnsi="Times New Roman" w:cs="Times New Roman"/>
          <w:sz w:val="24"/>
          <w:szCs w:val="24"/>
        </w:rPr>
        <w:t>rseweed (</w:t>
      </w:r>
      <w:r w:rsidR="00557E3F" w:rsidRPr="00557E3F">
        <w:rPr>
          <w:rFonts w:ascii="Times New Roman" w:hAnsi="Times New Roman" w:cs="Times New Roman"/>
          <w:i/>
          <w:sz w:val="24"/>
          <w:szCs w:val="24"/>
        </w:rPr>
        <w:t>Conyza canadensis</w:t>
      </w:r>
      <w:r w:rsidR="00557E3F">
        <w:rPr>
          <w:rFonts w:ascii="Times New Roman" w:hAnsi="Times New Roman" w:cs="Times New Roman"/>
          <w:sz w:val="24"/>
          <w:szCs w:val="24"/>
        </w:rPr>
        <w:t>)]</w:t>
      </w:r>
      <w:r w:rsidR="00B940AB" w:rsidRPr="003B2EFF">
        <w:rPr>
          <w:rFonts w:ascii="Times New Roman" w:hAnsi="Times New Roman" w:cs="Times New Roman"/>
          <w:sz w:val="24"/>
          <w:szCs w:val="24"/>
        </w:rPr>
        <w:t>.</w:t>
      </w:r>
      <w:r w:rsidR="0053043B">
        <w:rPr>
          <w:rFonts w:ascii="Times New Roman" w:hAnsi="Times New Roman" w:cs="Times New Roman"/>
          <w:sz w:val="24"/>
          <w:szCs w:val="24"/>
        </w:rPr>
        <w:t xml:space="preserve"> </w:t>
      </w:r>
    </w:p>
    <w:p w14:paraId="283B9497" w14:textId="4EF2F3A2"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concerns</w:t>
      </w:r>
      <w:r w:rsidR="00C55954">
        <w:rPr>
          <w:rFonts w:ascii="Times New Roman" w:hAnsi="Times New Roman" w:cs="Times New Roman"/>
          <w:sz w:val="24"/>
          <w:szCs w:val="24"/>
        </w:rPr>
        <w:t xml:space="preserve"> </w:t>
      </w:r>
      <w:r w:rsidR="005A1FF9">
        <w:rPr>
          <w:rFonts w:ascii="Times New Roman" w:hAnsi="Times New Roman" w:cs="Times New Roman"/>
          <w:sz w:val="24"/>
          <w:szCs w:val="24"/>
        </w:rPr>
        <w:t xml:space="preserve">due to the </w:t>
      </w:r>
      <w:r w:rsidR="00C55954">
        <w:rPr>
          <w:rFonts w:ascii="Times New Roman" w:hAnsi="Times New Roman" w:cs="Times New Roman"/>
          <w:sz w:val="24"/>
          <w:szCs w:val="24"/>
        </w:rPr>
        <w:t xml:space="preserve">unintended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 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C55954">
        <w:rPr>
          <w:rFonts w:ascii="Times New Roman" w:hAnsi="Times New Roman" w:cs="Times New Roman"/>
          <w:sz w:val="24"/>
          <w:szCs w:val="24"/>
        </w:rPr>
        <w:t>from</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C55954">
        <w:rPr>
          <w:rFonts w:ascii="Times New Roman" w:hAnsi="Times New Roman" w:cs="Times New Roman"/>
          <w:sz w:val="24"/>
          <w:szCs w:val="24"/>
        </w:rPr>
        <w:t xml:space="preserve">high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AA106A">
        <w:rPr>
          <w:rFonts w:ascii="Times New Roman" w:hAnsi="Times New Roman" w:cs="Times New Roman"/>
          <w:sz w:val="24"/>
          <w:szCs w:val="24"/>
        </w:rPr>
        <w:t xml:space="preserve">Spray tank contamination could also result in off-target dicamba injury if spray tanks following dicamba application are not properly cleaned.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vapor or particle drift)</w:t>
      </w:r>
      <w:r w:rsidR="00373090" w:rsidRPr="003B2EFF">
        <w:rPr>
          <w:rFonts w:ascii="Times New Roman" w:hAnsi="Times New Roman" w:cs="Times New Roman"/>
          <w:sz w:val="24"/>
          <w:szCs w:val="24"/>
        </w:rPr>
        <w:t xml:space="preserve"> 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r w:rsidR="000D063B">
        <w:rPr>
          <w:rFonts w:ascii="Times New Roman" w:hAnsi="Times New Roman" w:cs="Times New Roman"/>
          <w:noProof/>
          <w:sz w:val="24"/>
          <w:szCs w:val="24"/>
        </w:rPr>
        <w:t xml:space="preserve">, </w:t>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A1FF9">
        <w:rPr>
          <w:rFonts w:ascii="Times New Roman" w:hAnsi="Times New Roman" w:cs="Times New Roman"/>
          <w:sz w:val="24"/>
          <w:szCs w:val="24"/>
        </w:rPr>
        <w:t>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 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r w:rsidR="000D063B">
        <w:rPr>
          <w:rFonts w:ascii="Times New Roman" w:hAnsi="Times New Roman" w:cs="Times New Roman"/>
          <w:noProof/>
          <w:sz w:val="24"/>
          <w:szCs w:val="24"/>
        </w:rPr>
        <w:t xml:space="preserve">, </w:t>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890158">
        <w:rPr>
          <w:rFonts w:ascii="Times New Roman" w:hAnsi="Times New Roman" w:cs="Times New Roman"/>
          <w:sz w:val="24"/>
          <w:szCs w:val="24"/>
        </w:rPr>
        <w:t xml:space="preserve">there being </w:t>
      </w:r>
      <w:r w:rsidR="00050797" w:rsidRPr="003B2EFF">
        <w:rPr>
          <w:rFonts w:ascii="Times New Roman" w:hAnsi="Times New Roman" w:cs="Times New Roman"/>
          <w:sz w:val="24"/>
          <w:szCs w:val="24"/>
        </w:rPr>
        <w:t>newer dicamba formulations</w:t>
      </w:r>
      <w:r w:rsidR="00AA106A">
        <w:rPr>
          <w:rFonts w:ascii="Times New Roman" w:hAnsi="Times New Roman" w:cs="Times New Roman"/>
          <w:sz w:val="24"/>
          <w:szCs w:val="24"/>
        </w:rPr>
        <w:t xml:space="preserve"> </w:t>
      </w:r>
      <w:r w:rsidR="00777D1E">
        <w:rPr>
          <w:rFonts w:ascii="Times New Roman" w:hAnsi="Times New Roman" w:cs="Times New Roman"/>
          <w:sz w:val="24"/>
          <w:szCs w:val="24"/>
        </w:rPr>
        <w:t>(</w:t>
      </w:r>
      <w:r w:rsidR="00777D1E" w:rsidRPr="003B2EFF">
        <w:rPr>
          <w:rFonts w:ascii="Times New Roman" w:hAnsi="Times New Roman" w:cs="Times New Roman"/>
          <w:sz w:val="24"/>
          <w:szCs w:val="24"/>
        </w:rPr>
        <w:t>Xtendimax</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vertAlign w:val="superscript"/>
        </w:rPr>
        <w:t xml:space="preserve"> </w:t>
      </w:r>
      <w:r w:rsidR="00777D1E">
        <w:rPr>
          <w:rFonts w:ascii="Times New Roman" w:eastAsia="Times New Roman" w:hAnsi="Times New Roman" w:cs="Times New Roman"/>
          <w:color w:val="222222"/>
          <w:sz w:val="24"/>
          <w:szCs w:val="24"/>
          <w:shd w:val="clear" w:color="auto" w:fill="FFFFFF"/>
        </w:rPr>
        <w:t xml:space="preserve">Monsanto Company, St Louis, MO; </w:t>
      </w:r>
      <w:r w:rsidR="00777D1E" w:rsidRPr="003B2EFF">
        <w:rPr>
          <w:rFonts w:ascii="Times New Roman" w:hAnsi="Times New Roman" w:cs="Times New Roman"/>
          <w:sz w:val="24"/>
          <w:szCs w:val="24"/>
        </w:rPr>
        <w:t>FeXapan</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sidRPr="003B2EFF">
        <w:rPr>
          <w:rFonts w:ascii="Times New Roman" w:hAnsi="Times New Roman" w:cs="Times New Roman"/>
          <w:sz w:val="24"/>
          <w:szCs w:val="24"/>
        </w:rPr>
        <w:t xml:space="preserve"> </w:t>
      </w:r>
      <w:r w:rsidR="00777D1E">
        <w:rPr>
          <w:rFonts w:ascii="Times New Roman" w:hAnsi="Times New Roman" w:cs="Times New Roman"/>
          <w:sz w:val="24"/>
          <w:szCs w:val="24"/>
        </w:rPr>
        <w:t xml:space="preserve">Corteva Agriscience, Wilmilton, DE; </w:t>
      </w:r>
      <w:r w:rsidR="00777D1E" w:rsidRPr="003B2EFF">
        <w:rPr>
          <w:rFonts w:ascii="Times New Roman" w:hAnsi="Times New Roman" w:cs="Times New Roman"/>
          <w:sz w:val="24"/>
          <w:szCs w:val="24"/>
        </w:rPr>
        <w:t>and Engenia</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rPr>
        <w:t xml:space="preserve"> BASF, Research Triangle Park, NC)</w:t>
      </w:r>
      <w:r w:rsidR="00777D1E" w:rsidDel="00777D1E">
        <w:rPr>
          <w:rFonts w:ascii="Times New Roman" w:hAnsi="Times New Roman" w:cs="Times New Roman"/>
          <w:sz w:val="24"/>
          <w:szCs w:val="24"/>
        </w:rPr>
        <w:t xml:space="preserve">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5A1FF9">
        <w:rPr>
          <w:rFonts w:ascii="Times New Roman" w:hAnsi="Times New Roman" w:cs="Times New Roman"/>
          <w:sz w:val="24"/>
          <w:szCs w:val="24"/>
        </w:rPr>
        <w:t xml:space="preserve">application </w:t>
      </w:r>
      <w:r w:rsidR="00BC1420" w:rsidRPr="003B2EFF">
        <w:rPr>
          <w:rFonts w:ascii="Times New Roman" w:hAnsi="Times New Roman" w:cs="Times New Roman"/>
          <w:sz w:val="24"/>
          <w:szCs w:val="24"/>
        </w:rPr>
        <w:t xml:space="preserve">equipment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 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 xml:space="preserve">It was estimated that 1.4 </w:t>
      </w:r>
      <w:r w:rsidR="00250A27" w:rsidRPr="003B2EFF">
        <w:rPr>
          <w:rFonts w:ascii="Times New Roman" w:hAnsi="Times New Roman" w:cs="Times New Roman"/>
          <w:sz w:val="24"/>
          <w:szCs w:val="24"/>
        </w:rPr>
        <w:lastRenderedPageBreak/>
        <w:t>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35AE7E6E"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 xml:space="preserve">(USDA,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with the remaining </w:t>
      </w:r>
      <w:r w:rsidR="007258B8" w:rsidRPr="003B2EFF">
        <w:rPr>
          <w:rFonts w:ascii="Times New Roman" w:hAnsi="Times New Roman" w:cs="Times New Roman"/>
          <w:sz w:val="24"/>
          <w:szCs w:val="24"/>
        </w:rPr>
        <w:t>(&lt;</w:t>
      </w:r>
      <w:r w:rsidR="007258B8">
        <w:rPr>
          <w:rFonts w:ascii="Times New Roman" w:hAnsi="Times New Roman" w:cs="Times New Roman"/>
          <w:sz w:val="24"/>
          <w:szCs w:val="24"/>
        </w:rPr>
        <w:t xml:space="preserve"> </w:t>
      </w:r>
      <w:r w:rsidR="007258B8" w:rsidRPr="003B2EFF">
        <w:rPr>
          <w:rFonts w:ascii="Times New Roman" w:hAnsi="Times New Roman" w:cs="Times New Roman"/>
          <w:sz w:val="24"/>
          <w:szCs w:val="24"/>
        </w:rPr>
        <w:t xml:space="preserve">5% of total soybean </w:t>
      </w:r>
      <w:r w:rsidR="007258B8">
        <w:rPr>
          <w:rFonts w:ascii="Times New Roman" w:hAnsi="Times New Roman" w:cs="Times New Roman"/>
          <w:sz w:val="24"/>
          <w:szCs w:val="24"/>
        </w:rPr>
        <w:t>ha</w:t>
      </w:r>
      <w:r w:rsidR="007258B8" w:rsidRPr="003B2EFF">
        <w:rPr>
          <w:rFonts w:ascii="Times New Roman" w:hAnsi="Times New Roman" w:cs="Times New Roman"/>
          <w:sz w:val="24"/>
          <w:szCs w:val="24"/>
        </w:rPr>
        <w:t>)</w:t>
      </w:r>
      <w:r w:rsidR="007258B8">
        <w:rPr>
          <w:rFonts w:ascii="Times New Roman" w:hAnsi="Times New Roman" w:cs="Times New Roman"/>
          <w:sz w:val="24"/>
          <w:szCs w:val="24"/>
        </w:rPr>
        <w:t xml:space="preserve"> ha consisting of</w:t>
      </w:r>
      <w:r w:rsidR="007258B8"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s</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As </w:t>
      </w:r>
      <w:r w:rsidR="001F0514">
        <w:rPr>
          <w:rFonts w:ascii="Times New Roman" w:hAnsi="Times New Roman" w:cs="Times New Roman"/>
          <w:sz w:val="24"/>
          <w:szCs w:val="24"/>
        </w:rPr>
        <w:t>weed management challenges</w:t>
      </w:r>
      <w:r w:rsidR="007258B8">
        <w:rPr>
          <w:rFonts w:ascii="Times New Roman" w:hAnsi="Times New Roman" w:cs="Times New Roman"/>
          <w:sz w:val="24"/>
          <w:szCs w:val="24"/>
        </w:rPr>
        <w:t xml:space="preserve"> increase</w:t>
      </w:r>
      <w:r w:rsidR="001F0514">
        <w:rPr>
          <w:rFonts w:ascii="Times New Roman" w:hAnsi="Times New Roman" w:cs="Times New Roman"/>
          <w:sz w:val="24"/>
          <w:szCs w:val="24"/>
        </w:rPr>
        <w:t>, controversy over dicamba off-target movement</w:t>
      </w:r>
      <w:r w:rsidR="00D564C0">
        <w:rPr>
          <w:rFonts w:ascii="Times New Roman" w:hAnsi="Times New Roman" w:cs="Times New Roman"/>
          <w:sz w:val="24"/>
          <w:szCs w:val="24"/>
        </w:rPr>
        <w:t>,</w:t>
      </w:r>
      <w:r w:rsidR="001F0514">
        <w:rPr>
          <w:rFonts w:ascii="Times New Roman" w:hAnsi="Times New Roman" w:cs="Times New Roman"/>
          <w:sz w:val="24"/>
          <w:szCs w:val="24"/>
        </w:rPr>
        <w:t xml:space="preserve"> and</w:t>
      </w:r>
      <w:r w:rsidR="006853F0">
        <w:rPr>
          <w:rFonts w:ascii="Times New Roman" w:hAnsi="Times New Roman" w:cs="Times New Roman"/>
          <w:sz w:val="24"/>
          <w:szCs w:val="24"/>
        </w:rPr>
        <w:t xml:space="preserve"> the</w:t>
      </w:r>
      <w:r w:rsidR="007258B8">
        <w:rPr>
          <w:rFonts w:ascii="Times New Roman" w:hAnsi="Times New Roman" w:cs="Times New Roman"/>
          <w:sz w:val="24"/>
          <w:szCs w:val="24"/>
        </w:rPr>
        <w:t xml:space="preserve"> fact that an</w:t>
      </w:r>
      <w:r w:rsidR="006853F0" w:rsidRPr="003B2EFF">
        <w:rPr>
          <w:rFonts w:ascii="Times New Roman" w:hAnsi="Times New Roman" w:cs="Times New Roman"/>
          <w:sz w:val="24"/>
          <w:szCs w:val="24"/>
        </w:rPr>
        <w:t xml:space="preserve"> estimated</w:t>
      </w:r>
      <w:r w:rsidRPr="003B2EFF">
        <w:rPr>
          <w:rFonts w:ascii="Times New Roman" w:hAnsi="Times New Roman" w:cs="Times New Roman"/>
          <w:sz w:val="24"/>
          <w:szCs w:val="24"/>
        </w:rPr>
        <w:t xml:space="preserve"> 200,000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of D</w:t>
      </w:r>
      <w:r w:rsidR="00A122F5">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7258B8">
        <w:rPr>
          <w:rFonts w:ascii="Times New Roman" w:hAnsi="Times New Roman" w:cs="Times New Roman"/>
          <w:sz w:val="24"/>
          <w:szCs w:val="24"/>
        </w:rPr>
        <w:t xml:space="preserve">were </w:t>
      </w:r>
      <w:r w:rsidRPr="003B2EFF">
        <w:rPr>
          <w:rFonts w:ascii="Times New Roman" w:hAnsi="Times New Roman" w:cs="Times New Roman"/>
          <w:sz w:val="24"/>
          <w:szCs w:val="24"/>
        </w:rPr>
        <w:t>planted in Nebraska in 2017</w:t>
      </w:r>
      <w:r w:rsidR="002C5379" w:rsidRPr="003B2EFF">
        <w:rPr>
          <w:rFonts w:ascii="Times New Roman" w:hAnsi="Times New Roman" w:cs="Times New Roman"/>
          <w:sz w:val="24"/>
          <w:szCs w:val="24"/>
        </w:rPr>
        <w:t xml:space="preserve"> (Jhala, personal communication</w:t>
      </w:r>
      <w:r w:rsidR="0028510D" w:rsidRPr="003B2EFF">
        <w:rPr>
          <w:rFonts w:ascii="Times New Roman" w:hAnsi="Times New Roman" w:cs="Times New Roman"/>
          <w:sz w:val="24"/>
          <w:szCs w:val="24"/>
        </w:rPr>
        <w:t>)</w:t>
      </w:r>
      <w:r w:rsidR="009A3CE5" w:rsidRPr="003B2EFF">
        <w:rPr>
          <w:rFonts w:ascii="Times New Roman" w:hAnsi="Times New Roman" w:cs="Times New Roman"/>
          <w:sz w:val="24"/>
          <w:szCs w:val="24"/>
        </w:rPr>
        <w:t>,</w:t>
      </w:r>
      <w:r w:rsidR="00B30F55"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documenting the perception</w:t>
      </w:r>
      <w:r w:rsidR="00D564C0">
        <w:rPr>
          <w:rFonts w:ascii="Times New Roman" w:hAnsi="Times New Roman" w:cs="Times New Roman"/>
          <w:sz w:val="24"/>
          <w:szCs w:val="24"/>
        </w:rPr>
        <w:t>s and experiences</w:t>
      </w:r>
      <w:r w:rsidR="0028510D" w:rsidRPr="003B2EFF">
        <w:rPr>
          <w:rFonts w:ascii="Times New Roman" w:hAnsi="Times New Roman" w:cs="Times New Roman"/>
          <w:sz w:val="24"/>
          <w:szCs w:val="24"/>
        </w:rPr>
        <w:t xml:space="preserve"> of soybean farmers regarding the </w:t>
      </w:r>
      <w:r w:rsidR="00611179">
        <w:rPr>
          <w:rFonts w:ascii="Times New Roman" w:hAnsi="Times New Roman" w:cs="Times New Roman"/>
          <w:sz w:val="24"/>
          <w:szCs w:val="24"/>
        </w:rPr>
        <w:t>adoption</w:t>
      </w:r>
      <w:r w:rsidR="0028510D" w:rsidRPr="003B2EFF">
        <w:rPr>
          <w:rFonts w:ascii="Times New Roman" w:hAnsi="Times New Roman" w:cs="Times New Roman"/>
          <w:sz w:val="24"/>
          <w:szCs w:val="24"/>
        </w:rPr>
        <w:t xml:space="preserve"> of this new technology is </w:t>
      </w:r>
      <w:r w:rsidR="00D564C0">
        <w:rPr>
          <w:rFonts w:ascii="Times New Roman" w:hAnsi="Times New Roman" w:cs="Times New Roman"/>
          <w:sz w:val="24"/>
          <w:szCs w:val="24"/>
        </w:rPr>
        <w:t>essential</w:t>
      </w:r>
      <w:r w:rsidR="001F0514">
        <w:rPr>
          <w:rFonts w:ascii="Times New Roman" w:hAnsi="Times New Roman" w:cs="Times New Roman"/>
          <w:sz w:val="24"/>
          <w:szCs w:val="24"/>
        </w:rPr>
        <w:t>.</w:t>
      </w:r>
    </w:p>
    <w:p w14:paraId="50C61007" w14:textId="79B1ABB6"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a situation or fact</w:t>
      </w:r>
      <w:r w:rsidR="00BF296C" w:rsidRPr="003B2EFF">
        <w:rPr>
          <w:rFonts w:ascii="Times New Roman" w:hAnsi="Times New Roman" w:cs="Times New Roman"/>
          <w:sz w:val="24"/>
          <w:szCs w:val="24"/>
        </w:rPr>
        <w:t xml:space="preserve"> 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 Rankins et al. 2005, Webster and Macdonald 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9F62F8">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on </w:t>
      </w:r>
      <w:r w:rsidR="007258B8">
        <w:rPr>
          <w:rFonts w:ascii="Times New Roman" w:hAnsi="Times New Roman" w:cs="Times New Roman"/>
          <w:sz w:val="24"/>
          <w:szCs w:val="24"/>
        </w:rPr>
        <w:t xml:space="preserve">use-of </w:t>
      </w:r>
      <w:r w:rsidR="0028510D" w:rsidRPr="003B2EFF">
        <w:rPr>
          <w:rFonts w:ascii="Times New Roman" w:hAnsi="Times New Roman" w:cs="Times New Roman"/>
          <w:sz w:val="24"/>
          <w:szCs w:val="24"/>
        </w:rPr>
        <w:t xml:space="preserve">dicamba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1A7B63">
        <w:rPr>
          <w:rFonts w:ascii="Times New Roman" w:hAnsi="Times New Roman" w:cs="Times New Roman"/>
          <w:sz w:val="24"/>
          <w:szCs w:val="24"/>
        </w:rPr>
        <w:t>T</w:t>
      </w:r>
      <w:r w:rsidR="00327CBF">
        <w:rPr>
          <w:rFonts w:ascii="Times New Roman" w:hAnsi="Times New Roman" w:cs="Times New Roman"/>
          <w:sz w:val="24"/>
          <w:szCs w:val="24"/>
        </w:rPr>
        <w:t xml:space="preserve">he results </w:t>
      </w:r>
      <w:r w:rsidR="006853F0">
        <w:rPr>
          <w:rFonts w:ascii="Times New Roman" w:hAnsi="Times New Roman" w:cs="Times New Roman"/>
          <w:sz w:val="24"/>
          <w:szCs w:val="24"/>
        </w:rPr>
        <w:t>from</w:t>
      </w:r>
      <w:r w:rsidR="001A7B63">
        <w:rPr>
          <w:rFonts w:ascii="Times New Roman" w:hAnsi="Times New Roman" w:cs="Times New Roman"/>
          <w:sz w:val="24"/>
          <w:szCs w:val="24"/>
        </w:rPr>
        <w:t xml:space="preserve"> our</w:t>
      </w:r>
      <w:r w:rsidR="00DE65AA" w:rsidRPr="003B2EFF">
        <w:rPr>
          <w:rFonts w:ascii="Times New Roman" w:hAnsi="Times New Roman" w:cs="Times New Roman"/>
          <w:sz w:val="24"/>
          <w:szCs w:val="24"/>
        </w:rPr>
        <w:t xml:space="preserve"> </w:t>
      </w:r>
      <w:r w:rsidR="00DE65AA" w:rsidRPr="003B2EFF">
        <w:rPr>
          <w:rFonts w:ascii="Times New Roman" w:hAnsi="Times New Roman" w:cs="Times New Roman"/>
          <w:sz w:val="24"/>
          <w:szCs w:val="24"/>
        </w:rPr>
        <w:lastRenderedPageBreak/>
        <w:t xml:space="preserve">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 xml:space="preserve">regulatory 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w:t>
      </w:r>
      <w:r w:rsidR="001A7B63">
        <w:rPr>
          <w:rFonts w:ascii="Times New Roman" w:hAnsi="Times New Roman" w:cs="Times New Roman"/>
          <w:sz w:val="24"/>
          <w:szCs w:val="24"/>
        </w:rPr>
        <w:t xml:space="preserve"> </w:t>
      </w:r>
      <w:r w:rsidR="00327CBF">
        <w:rPr>
          <w:rFonts w:ascii="Times New Roman" w:hAnsi="Times New Roman" w:cs="Times New Roman"/>
          <w:sz w:val="24"/>
          <w:szCs w:val="24"/>
        </w:rPr>
        <w:t>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FB5D89">
      <w:pPr>
        <w:spacing w:line="480" w:lineRule="auto"/>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A07965A"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i)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14"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5"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1A7B63">
        <w:rPr>
          <w:rFonts w:ascii="Times New Roman" w:hAnsi="Times New Roman" w:cs="Times New Roman"/>
          <w:sz w:val="24"/>
          <w:szCs w:val="24"/>
        </w:rPr>
        <w:t xml:space="preserve"> from SurveyMonkey as a Microsoft E</w:t>
      </w:r>
      <w:r w:rsidR="00970AF9" w:rsidRPr="003B2EFF">
        <w:rPr>
          <w:rFonts w:ascii="Times New Roman" w:hAnsi="Times New Roman" w:cs="Times New Roman"/>
          <w:sz w:val="24"/>
          <w:szCs w:val="24"/>
        </w:rPr>
        <w:t>xcel</w:t>
      </w:r>
      <w:r w:rsidR="001A7B63">
        <w:rPr>
          <w:rFonts w:ascii="Times New Roman" w:hAnsi="Times New Roman" w:cs="Times New Roman"/>
          <w:sz w:val="24"/>
          <w:szCs w:val="24"/>
        </w:rPr>
        <w:t xml:space="preserve"> (</w:t>
      </w:r>
      <w:r w:rsidR="001A7B63" w:rsidRPr="001A7B63">
        <w:rPr>
          <w:rFonts w:ascii="Times New Roman" w:hAnsi="Times New Roman" w:cs="Times New Roman"/>
          <w:sz w:val="24"/>
          <w:szCs w:val="24"/>
        </w:rPr>
        <w:t xml:space="preserve">Microsoft Office, </w:t>
      </w:r>
      <w:r w:rsidR="001A7B63">
        <w:rPr>
          <w:rFonts w:ascii="Times New Roman" w:hAnsi="Times New Roman" w:cs="Times New Roman"/>
          <w:sz w:val="24"/>
          <w:szCs w:val="24"/>
        </w:rPr>
        <w:t>Redmond, WA)</w:t>
      </w:r>
      <w:r w:rsidR="00970AF9" w:rsidRPr="003B2EFF">
        <w:rPr>
          <w:rFonts w:ascii="Times New Roman" w:hAnsi="Times New Roman" w:cs="Times New Roman"/>
          <w:sz w:val="24"/>
          <w:szCs w:val="24"/>
        </w:rPr>
        <w:t xml:space="preserve">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380FAEE1" w14:textId="3E74EAD3" w:rsidR="00103E3F" w:rsidRPr="003B2EFF" w:rsidRDefault="00970AF9"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w:t>
      </w:r>
      <w:r w:rsidR="001A7B63">
        <w:rPr>
          <w:rFonts w:ascii="Times New Roman" w:hAnsi="Times New Roman" w:cs="Times New Roman"/>
          <w:sz w:val="24"/>
          <w:szCs w:val="24"/>
        </w:rPr>
        <w:t xml:space="preserve">(Q) </w:t>
      </w:r>
      <w:r w:rsidRPr="003B2EFF">
        <w:rPr>
          <w:rFonts w:ascii="Times New Roman" w:hAnsi="Times New Roman" w:cs="Times New Roman"/>
          <w:sz w:val="24"/>
          <w:szCs w:val="24"/>
        </w:rPr>
        <w:t xml:space="preserve">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3F4A4C">
        <w:rPr>
          <w:rFonts w:ascii="Times New Roman" w:hAnsi="Times New Roman" w:cs="Times New Roman"/>
          <w:sz w:val="24"/>
          <w:szCs w:val="24"/>
        </w:rPr>
        <w:t xml:space="preserve"> (Q11-16)</w:t>
      </w:r>
      <w:r w:rsidR="002937A4" w:rsidRPr="003B2EFF">
        <w:rPr>
          <w:rFonts w:ascii="Times New Roman" w:hAnsi="Times New Roman" w:cs="Times New Roman"/>
          <w:sz w:val="24"/>
          <w:szCs w:val="24"/>
        </w:rPr>
        <w:t>.</w:t>
      </w:r>
      <w:r w:rsidR="001A7B63">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Survey data were sorted and analyzed using the </w:t>
      </w:r>
      <w:r w:rsidR="00AB4746" w:rsidRPr="003B2EFF">
        <w:rPr>
          <w:rFonts w:ascii="Times New Roman" w:hAnsi="Times New Roman" w:cs="Times New Roman"/>
          <w:i/>
          <w:sz w:val="24"/>
          <w:szCs w:val="24"/>
        </w:rPr>
        <w:t>sort</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i/>
          <w:sz w:val="24"/>
          <w:szCs w:val="24"/>
        </w:rPr>
        <w:t>filter</w:t>
      </w:r>
      <w:r w:rsidR="00AB4746" w:rsidRPr="003B2EFF">
        <w:rPr>
          <w:rFonts w:ascii="Times New Roman" w:hAnsi="Times New Roman" w:cs="Times New Roman"/>
          <w:sz w:val="24"/>
          <w:szCs w:val="24"/>
        </w:rPr>
        <w:t xml:space="preserve">, and </w:t>
      </w:r>
      <w:r w:rsidR="00AB4746" w:rsidRPr="003B2EFF">
        <w:rPr>
          <w:rFonts w:ascii="Times New Roman" w:hAnsi="Times New Roman" w:cs="Times New Roman"/>
          <w:i/>
          <w:sz w:val="24"/>
          <w:szCs w:val="24"/>
        </w:rPr>
        <w:t>count</w:t>
      </w:r>
      <w:r w:rsidR="00AB4746"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00AB4746"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00F15E83">
        <w:rPr>
          <w:rFonts w:ascii="Times New Roman" w:hAnsi="Times New Roman" w:cs="Times New Roman"/>
          <w:sz w:val="24"/>
          <w:szCs w:val="24"/>
        </w:rPr>
        <w:t xml:space="preserve"> Microsoft </w:t>
      </w:r>
      <w:r w:rsidR="009216A4">
        <w:rPr>
          <w:rFonts w:ascii="Times New Roman" w:hAnsi="Times New Roman" w:cs="Times New Roman"/>
          <w:sz w:val="24"/>
          <w:szCs w:val="24"/>
        </w:rPr>
        <w:t>E</w:t>
      </w:r>
      <w:r w:rsidR="00AB4746"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00AB4746"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w:t>
      </w:r>
      <w:r w:rsidR="006F44A9" w:rsidRPr="003B2EFF">
        <w:rPr>
          <w:rFonts w:ascii="Times New Roman" w:hAnsi="Times New Roman" w:cs="Times New Roman"/>
          <w:sz w:val="24"/>
          <w:szCs w:val="24"/>
        </w:rPr>
        <w:t xml:space="preserve">i)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w:t>
      </w:r>
      <w:r w:rsidR="00BA2F34" w:rsidRPr="003B2EFF">
        <w:rPr>
          <w:rFonts w:ascii="Times New Roman" w:hAnsi="Times New Roman" w:cs="Times New Roman"/>
          <w:sz w:val="24"/>
          <w:szCs w:val="24"/>
        </w:rPr>
        <w:lastRenderedPageBreak/>
        <w:t xml:space="preserve">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00AB4746" w:rsidRPr="003B2EFF">
        <w:rPr>
          <w:rFonts w:ascii="Times New Roman" w:hAnsi="Times New Roman" w:cs="Times New Roman"/>
          <w:sz w:val="24"/>
          <w:szCs w:val="24"/>
        </w:rPr>
        <w:t xml:space="preserve"> Not every respondent answered every question. </w:t>
      </w:r>
      <w:r w:rsidR="00412639">
        <w:rPr>
          <w:rFonts w:ascii="Times New Roman" w:hAnsi="Times New Roman" w:cs="Times New Roman"/>
          <w:sz w:val="24"/>
          <w:szCs w:val="24"/>
        </w:rPr>
        <w:t>Therefore, r</w:t>
      </w:r>
      <w:r w:rsidR="00BA2F34" w:rsidRPr="003B2EFF">
        <w:rPr>
          <w:rFonts w:ascii="Times New Roman" w:hAnsi="Times New Roman" w:cs="Times New Roman"/>
          <w:sz w:val="24"/>
          <w:szCs w:val="24"/>
        </w:rPr>
        <w:t xml:space="preserve">esults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completely answered survey </w:t>
      </w:r>
      <w:r w:rsidR="001A7B63">
        <w:rPr>
          <w:rFonts w:ascii="Times New Roman" w:hAnsi="Times New Roman" w:cs="Times New Roman"/>
          <w:sz w:val="24"/>
          <w:szCs w:val="24"/>
        </w:rPr>
        <w:t>Q-</w:t>
      </w:r>
      <w:r w:rsidR="00BA2F34" w:rsidRPr="003B2EFF">
        <w:rPr>
          <w:rFonts w:ascii="Times New Roman" w:hAnsi="Times New Roman" w:cs="Times New Roman"/>
          <w:sz w:val="24"/>
          <w:szCs w:val="24"/>
        </w:rPr>
        <w:t>2 and 3 were used</w:t>
      </w:r>
      <w:r w:rsidR="00C56E8F" w:rsidRPr="003B2EFF">
        <w:rPr>
          <w:rFonts w:ascii="Times New Roman" w:hAnsi="Times New Roman" w:cs="Times New Roman"/>
          <w:sz w:val="24"/>
          <w:szCs w:val="24"/>
        </w:rPr>
        <w:t xml:space="preserve"> (Table 1)</w:t>
      </w:r>
      <w:r w:rsidR="00BA2F34" w:rsidRPr="003B2EFF">
        <w:rPr>
          <w:rFonts w:ascii="Times New Roman" w:hAnsi="Times New Roman" w:cs="Times New Roman"/>
          <w:sz w:val="24"/>
          <w:szCs w:val="24"/>
        </w:rPr>
        <w:t xml:space="preserve">. </w:t>
      </w:r>
      <w:r w:rsidR="00412639">
        <w:rPr>
          <w:rFonts w:ascii="Times New Roman" w:hAnsi="Times New Roman" w:cs="Times New Roman"/>
          <w:sz w:val="24"/>
          <w:szCs w:val="24"/>
        </w:rPr>
        <w:t>In addition, a</w:t>
      </w:r>
      <w:r w:rsidR="00103E3F" w:rsidRPr="003B2EFF">
        <w:rPr>
          <w:rFonts w:ascii="Times New Roman" w:hAnsi="Times New Roman" w:cs="Times New Roman"/>
          <w:sz w:val="24"/>
          <w:szCs w:val="24"/>
        </w:rPr>
        <w:t xml:space="preserve"> logistic model was fit to the farmers’ responses </w:t>
      </w:r>
      <w:r w:rsidR="00412639">
        <w:rPr>
          <w:rFonts w:ascii="Times New Roman" w:hAnsi="Times New Roman" w:cs="Times New Roman"/>
          <w:sz w:val="24"/>
          <w:szCs w:val="24"/>
        </w:rPr>
        <w:t xml:space="preserve">to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r w:rsidR="00C56E8F" w:rsidRPr="003B2EFF">
        <w:rPr>
          <w:rFonts w:ascii="Times New Roman" w:hAnsi="Times New Roman" w:cs="Times New Roman"/>
          <w:i/>
          <w:sz w:val="24"/>
          <w:szCs w:val="24"/>
        </w:rPr>
        <w:t>logi.his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E97A60">
      <w:pPr>
        <w:spacing w:line="480" w:lineRule="auto"/>
        <w:jc w:val="center"/>
        <w:rPr>
          <w:rFonts w:ascii="Times New Roman" w:hAnsi="Times New Roman" w:cs="Times New Roman"/>
          <w:b/>
          <w:sz w:val="24"/>
          <w:szCs w:val="24"/>
        </w:rPr>
      </w:pPr>
    </w:p>
    <w:p w14:paraId="2735A85A" w14:textId="5C952596" w:rsidR="006F44A9" w:rsidRPr="003B2EFF" w:rsidRDefault="006F44A9" w:rsidP="00FB5D89">
      <w:pPr>
        <w:spacing w:line="480" w:lineRule="auto"/>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436134">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134AD4B9" w:rsidR="00062E33" w:rsidRPr="003B2EFF" w:rsidRDefault="00666EB2" w:rsidP="00E97A60">
      <w:pPr>
        <w:spacing w:line="480" w:lineRule="auto"/>
        <w:ind w:firstLine="720"/>
        <w:jc w:val="both"/>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1A7B63">
        <w:rPr>
          <w:rFonts w:ascii="Times New Roman" w:hAnsi="Times New Roman" w:cs="Times New Roman"/>
          <w:sz w:val="24"/>
          <w:szCs w:val="24"/>
        </w:rPr>
        <w:t>s</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the answers 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a</w:t>
      </w:r>
      <w:r w:rsidR="002255E4" w:rsidRPr="003B2EFF">
        <w:rPr>
          <w:rFonts w:ascii="Times New Roman" w:hAnsi="Times New Roman" w:cs="Times New Roman"/>
          <w:sz w:val="24"/>
          <w:szCs w:val="24"/>
        </w:rPr>
        <w:t>nswers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w:t>
      </w:r>
      <w:r w:rsidR="001A7B63">
        <w:rPr>
          <w:rFonts w:ascii="Times New Roman" w:hAnsi="Times New Roman" w:cs="Times New Roman"/>
          <w:sz w:val="24"/>
          <w:szCs w:val="24"/>
        </w:rPr>
        <w:t>s</w:t>
      </w:r>
      <w:r w:rsidR="00062E33" w:rsidRPr="003B2EFF">
        <w:rPr>
          <w:rFonts w:ascii="Times New Roman" w:hAnsi="Times New Roman" w:cs="Times New Roman"/>
          <w:sz w:val="24"/>
          <w:szCs w:val="24"/>
        </w:rPr>
        <w:t xml:space="preserve">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4A35F7C0"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participa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1A7B63">
        <w:rPr>
          <w:rFonts w:ascii="Times New Roman" w:hAnsi="Times New Roman" w:cs="Times New Roman"/>
          <w:sz w:val="24"/>
          <w:szCs w:val="24"/>
        </w:rPr>
        <w:t>s</w:t>
      </w:r>
      <w:r w:rsidR="00DB7C74">
        <w:rPr>
          <w:rFonts w:ascii="Times New Roman" w:hAnsi="Times New Roman" w:cs="Times New Roman"/>
          <w:sz w:val="24"/>
          <w:szCs w:val="24"/>
        </w:rPr>
        <w:t>)</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ding to 299 participants,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soybean</w:t>
      </w:r>
      <w:r w:rsidR="001A7B63">
        <w:rPr>
          <w:rFonts w:ascii="Times New Roman" w:hAnsi="Times New Roman" w:cs="Times New Roman"/>
          <w:sz w:val="24"/>
          <w:szCs w:val="24"/>
        </w:rPr>
        <w:t>s</w:t>
      </w:r>
      <w:r w:rsidR="0020494E" w:rsidRPr="003B2EFF">
        <w:rPr>
          <w:rFonts w:ascii="Times New Roman" w:hAnsi="Times New Roman" w:cs="Times New Roman"/>
          <w:sz w:val="24"/>
          <w:szCs w:val="24"/>
        </w:rPr>
        <w:t xml:space="preserve">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20494E" w:rsidRPr="003B2EFF">
        <w:rPr>
          <w:rFonts w:ascii="Times New Roman" w:hAnsi="Times New Roman" w:cs="Times New Roman"/>
          <w:sz w:val="24"/>
          <w:szCs w:val="24"/>
        </w:rPr>
        <w:t xml:space="preserve">farm 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participants,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024CFC" w:rsidRPr="003B2EFF">
        <w:rPr>
          <w:rFonts w:ascii="Times New Roman" w:hAnsi="Times New Roman" w:cs="Times New Roman"/>
          <w:sz w:val="24"/>
          <w:szCs w:val="24"/>
        </w:rPr>
        <w:t xml:space="preserve">farm 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D53B40">
        <w:rPr>
          <w:rFonts w:ascii="Times New Roman" w:hAnsi="Times New Roman" w:cs="Times New Roman"/>
          <w:sz w:val="24"/>
          <w:szCs w:val="24"/>
        </w:rPr>
        <w:t>s</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870293" w:rsidRPr="003B2EFF">
        <w:rPr>
          <w:rFonts w:ascii="Times New Roman" w:hAnsi="Times New Roman" w:cs="Times New Roman"/>
          <w:sz w:val="24"/>
          <w:szCs w:val="24"/>
        </w:rPr>
        <w:t>farm basis, 73.4% of the</w:t>
      </w:r>
      <w:r w:rsidR="00606163">
        <w:rPr>
          <w:rFonts w:ascii="Times New Roman" w:hAnsi="Times New Roman" w:cs="Times New Roman"/>
          <w:sz w:val="24"/>
          <w:szCs w:val="24"/>
        </w:rPr>
        <w:t xml:space="preserve"> farmers’</w:t>
      </w:r>
      <w:r w:rsidR="00870293"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th an average of 87.5%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B004FF" w:rsidRPr="003B2EFF">
        <w:rPr>
          <w:rFonts w:ascii="Times New Roman" w:hAnsi="Times New Roman" w:cs="Times New Roman"/>
          <w:sz w:val="24"/>
          <w:szCs w:val="24"/>
        </w:rPr>
        <w:t>farm 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w:t>
      </w:r>
      <w:r w:rsidR="00D53B40">
        <w:rPr>
          <w:rFonts w:ascii="Times New Roman" w:hAnsi="Times New Roman" w:cs="Times New Roman"/>
          <w:sz w:val="24"/>
          <w:szCs w:val="24"/>
        </w:rPr>
        <w:t xml:space="preserve">substantially </w:t>
      </w:r>
      <w:r w:rsidR="00E90B08" w:rsidRPr="003B2EFF">
        <w:rPr>
          <w:rFonts w:ascii="Times New Roman" w:hAnsi="Times New Roman" w:cs="Times New Roman"/>
          <w:sz w:val="24"/>
          <w:szCs w:val="24"/>
        </w:rPr>
        <w:t xml:space="preserve">increase in 2018. </w:t>
      </w:r>
    </w:p>
    <w:p w14:paraId="0F824D31" w14:textId="0F3C9658"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 Perry et al. 2016,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w:t>
      </w:r>
      <w:r w:rsidR="00E259D3" w:rsidRPr="003B2EFF">
        <w:rPr>
          <w:rFonts w:ascii="Times New Roman" w:hAnsi="Times New Roman" w:cs="Times New Roman"/>
          <w:sz w:val="24"/>
          <w:szCs w:val="24"/>
        </w:rPr>
        <w:t xml:space="preserve">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w:t>
      </w:r>
      <w:r w:rsidR="006D18C0">
        <w:rPr>
          <w:rFonts w:ascii="Times New Roman" w:hAnsi="Times New Roman" w:cs="Times New Roman"/>
          <w:sz w:val="24"/>
          <w:szCs w:val="24"/>
        </w:rPr>
        <w:lastRenderedPageBreak/>
        <w:t>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D53B40">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has greater potential for</w:t>
      </w:r>
      <w:r w:rsidR="00210558" w:rsidRPr="003B2EFF">
        <w:rPr>
          <w:rFonts w:ascii="Times New Roman" w:hAnsi="Times New Roman" w:cs="Times New Roman"/>
          <w:sz w:val="24"/>
          <w:szCs w:val="24"/>
        </w:rPr>
        <w:t xml:space="preserve"> off-target movement </w:t>
      </w:r>
      <w:r w:rsidR="006D18C0">
        <w:rPr>
          <w:rFonts w:ascii="Times New Roman" w:hAnsi="Times New Roman" w:cs="Times New Roman"/>
          <w:sz w:val="24"/>
          <w:szCs w:val="24"/>
        </w:rPr>
        <w:t xml:space="preserve">because of the </w:t>
      </w:r>
      <w:r w:rsidR="00210558" w:rsidRPr="003B2EFF">
        <w:rPr>
          <w:rFonts w:ascii="Times New Roman" w:hAnsi="Times New Roman" w:cs="Times New Roman"/>
          <w:sz w:val="24"/>
          <w:szCs w:val="24"/>
        </w:rPr>
        <w:t>high sensitivity of susceptible crops to dicamba</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 </w:t>
      </w:r>
      <w:r w:rsidR="00777D1E">
        <w:rPr>
          <w:rFonts w:ascii="Times New Roman" w:hAnsi="Times New Roman" w:cs="Times New Roman"/>
          <w:sz w:val="24"/>
          <w:szCs w:val="24"/>
        </w:rPr>
        <w:t>universal</w:t>
      </w:r>
      <w:r w:rsidR="00777D1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 xml:space="preserve">solution 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4A696685"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 programs</w:t>
      </w:r>
      <w:r w:rsidR="006D18C0">
        <w:rPr>
          <w:rFonts w:ascii="Times New Roman" w:hAnsi="Times New Roman" w:cs="Times New Roman"/>
          <w:sz w:val="24"/>
          <w:szCs w:val="24"/>
        </w:rPr>
        <w:t xml:space="preserve"> (Q5, Table 1</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farmer</w:t>
      </w:r>
      <w:r w:rsidR="001A028F">
        <w:rPr>
          <w:rFonts w:ascii="Times New Roman" w:hAnsi="Times New Roman" w:cs="Times New Roman"/>
          <w:sz w:val="24"/>
          <w:szCs w:val="24"/>
        </w:rPr>
        <w:t>s 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D53B40">
        <w:rPr>
          <w:rFonts w:ascii="Times New Roman" w:hAnsi="Times New Roman" w:cs="Times New Roman"/>
          <w:sz w:val="24"/>
          <w:szCs w:val="24"/>
        </w:rPr>
        <w:t>highligh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 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 xml:space="preserve">Due to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w:t>
      </w:r>
      <w:r w:rsidR="00D53B40">
        <w:rPr>
          <w:rFonts w:ascii="Times New Roman" w:hAnsi="Times New Roman" w:cs="Times New Roman"/>
          <w:sz w:val="24"/>
          <w:szCs w:val="24"/>
        </w:rPr>
        <w:t>ironmental Protection Agency (</w:t>
      </w:r>
      <w:r w:rsidR="008201BF">
        <w:rPr>
          <w:rFonts w:ascii="Times New Roman" w:hAnsi="Times New Roman" w:cs="Times New Roman"/>
          <w:sz w:val="24"/>
          <w:szCs w:val="24"/>
        </w:rPr>
        <w:t xml:space="preserve">EPA) declared three new dicamba formulations </w:t>
      </w:r>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r w:rsidR="00A75D72">
        <w:rPr>
          <w:rFonts w:ascii="Times New Roman" w:hAnsi="Times New Roman" w:cs="Times New Roman"/>
          <w:sz w:val="24"/>
          <w:szCs w:val="24"/>
        </w:rPr>
        <w:t>dicamba</w:t>
      </w:r>
      <w:r w:rsidR="00A75D72"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in D</w:t>
      </w:r>
      <w:r w:rsidR="008201BF">
        <w:rPr>
          <w:rFonts w:ascii="Times New Roman" w:hAnsi="Times New Roman" w:cs="Times New Roman"/>
          <w:sz w:val="24"/>
          <w:szCs w:val="24"/>
        </w:rPr>
        <w:t>R</w:t>
      </w:r>
      <w:r w:rsidR="00D86AD7" w:rsidRPr="003B2EFF">
        <w:rPr>
          <w:rFonts w:ascii="Times New Roman" w:hAnsi="Times New Roman" w:cs="Times New Roman"/>
          <w:sz w:val="24"/>
          <w:szCs w:val="24"/>
        </w:rPr>
        <w:t xml:space="preserve"> soybean 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w:t>
      </w:r>
      <w:r w:rsidR="00D86AD7" w:rsidRPr="003B2EFF">
        <w:rPr>
          <w:rFonts w:ascii="Times New Roman" w:hAnsi="Times New Roman" w:cs="Times New Roman"/>
          <w:sz w:val="24"/>
          <w:szCs w:val="24"/>
        </w:rPr>
        <w:lastRenderedPageBreak/>
        <w:t xml:space="preserve">in Minnesota, 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dicamba can only be applied until April 15. </w:t>
      </w:r>
    </w:p>
    <w:p w14:paraId="7C351F5B" w14:textId="77777777" w:rsidR="003B2EFF" w:rsidRDefault="003B2EFF" w:rsidP="00436134">
      <w:pPr>
        <w:spacing w:line="480" w:lineRule="auto"/>
        <w:outlineLvl w:val="0"/>
        <w:rPr>
          <w:rFonts w:ascii="Times New Roman" w:hAnsi="Times New Roman" w:cs="Times New Roman"/>
          <w:b/>
          <w:i/>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23BB1501"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w:t>
      </w:r>
      <w:r w:rsidR="00333A0E">
        <w:rPr>
          <w:rFonts w:ascii="Times New Roman" w:hAnsi="Times New Roman" w:cs="Times New Roman"/>
          <w:sz w:val="24"/>
          <w:szCs w:val="24"/>
        </w:rPr>
        <w:t>answers</w:t>
      </w:r>
      <w:r w:rsidRPr="003B2EFF">
        <w:rPr>
          <w:rFonts w:ascii="Times New Roman" w:hAnsi="Times New Roman" w:cs="Times New Roman"/>
          <w:sz w:val="24"/>
          <w:szCs w:val="24"/>
        </w:rPr>
        <w:t>)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Pr="003B2EFF">
        <w:rPr>
          <w:rFonts w:ascii="Times New Roman" w:hAnsi="Times New Roman" w:cs="Times New Roman"/>
          <w:sz w:val="24"/>
          <w:szCs w:val="24"/>
        </w:rPr>
        <w:t>farm 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No farmer indicated the use of a non-labeled dicamba formulation (e.g., Banvel</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Arysta LifeScience, Cary, NC; </w:t>
      </w:r>
      <w:r w:rsidRPr="003B2EFF">
        <w:rPr>
          <w:rFonts w:ascii="Times New Roman" w:hAnsi="Times New Roman" w:cs="Times New Roman"/>
          <w:sz w:val="24"/>
          <w:szCs w:val="24"/>
        </w:rPr>
        <w:t>Clarity</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00281E97"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BASF; </w:t>
      </w:r>
      <w:r w:rsidR="00281E97" w:rsidRPr="003B2EFF">
        <w:rPr>
          <w:rFonts w:ascii="Times New Roman" w:hAnsi="Times New Roman" w:cs="Times New Roman"/>
          <w:sz w:val="24"/>
          <w:szCs w:val="24"/>
        </w:rPr>
        <w:t>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444ECE7A" w14:textId="7F1C71E1" w:rsidR="00D53B40" w:rsidRDefault="00410680"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Complete r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w:t>
      </w:r>
      <w:r w:rsidR="00B30421">
        <w:rPr>
          <w:rFonts w:ascii="Times New Roman" w:hAnsi="Times New Roman" w:cs="Times New Roman"/>
          <w:sz w:val="24"/>
          <w:szCs w:val="24"/>
        </w:rPr>
        <w:t xml:space="preserve"> (Q7, Table 1)</w:t>
      </w:r>
      <w:r w:rsidR="00E55716" w:rsidRPr="003B2EFF">
        <w:rPr>
          <w:rFonts w:ascii="Times New Roman" w:hAnsi="Times New Roman" w:cs="Times New Roman"/>
          <w:sz w:val="24"/>
          <w:szCs w:val="24"/>
        </w:rPr>
        <w:t>,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Pr="003B2EFF">
        <w:rPr>
          <w:rFonts w:ascii="Times New Roman" w:hAnsi="Times New Roman" w:cs="Times New Roman"/>
          <w:sz w:val="24"/>
          <w:szCs w:val="24"/>
        </w:rPr>
        <w:t>When asked whether a POST herbicide other than glyphosate was tank-mixed with dicamba</w:t>
      </w:r>
      <w:r w:rsidR="00B30421">
        <w:rPr>
          <w:rFonts w:ascii="Times New Roman" w:hAnsi="Times New Roman" w:cs="Times New Roman"/>
          <w:sz w:val="24"/>
          <w:szCs w:val="24"/>
        </w:rPr>
        <w:t xml:space="preserve"> (Q8, Table 1)</w:t>
      </w:r>
      <w:r w:rsidRPr="003B2EFF">
        <w:rPr>
          <w:rFonts w:ascii="Times New Roman" w:hAnsi="Times New Roman" w:cs="Times New Roman"/>
          <w:sz w:val="24"/>
          <w:szCs w:val="24"/>
        </w:rPr>
        <w:t>, 28%, 57%, and 15% said yes, no</w:t>
      </w:r>
      <w:r w:rsidR="0004426E">
        <w:rPr>
          <w:rFonts w:ascii="Times New Roman" w:hAnsi="Times New Roman" w:cs="Times New Roman"/>
          <w:sz w:val="24"/>
          <w:szCs w:val="24"/>
        </w:rPr>
        <w:t>,</w:t>
      </w:r>
      <w:r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 (WSSA group 1; e.g., clethodim) followed by PPO inhibitor</w:t>
      </w:r>
      <w:r w:rsidR="00D53B40">
        <w:rPr>
          <w:rFonts w:ascii="Times New Roman" w:hAnsi="Times New Roman" w:cs="Times New Roman"/>
          <w:sz w:val="24"/>
          <w:szCs w:val="24"/>
        </w:rPr>
        <w:t>s</w:t>
      </w:r>
      <w:r w:rsidR="00536AAA" w:rsidRPr="003B2EFF">
        <w:rPr>
          <w:rFonts w:ascii="Times New Roman" w:hAnsi="Times New Roman" w:cs="Times New Roman"/>
          <w:sz w:val="24"/>
          <w:szCs w:val="24"/>
        </w:rPr>
        <w:t xml:space="preserve">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Pr="003B2EFF">
        <w:rPr>
          <w:rFonts w:ascii="Times New Roman" w:hAnsi="Times New Roman" w:cs="Times New Roman"/>
          <w:sz w:val="24"/>
          <w:szCs w:val="24"/>
        </w:rPr>
        <w:t>mix with dicamba</w:t>
      </w:r>
      <w:r w:rsidR="00B30421">
        <w:rPr>
          <w:rFonts w:ascii="Times New Roman" w:hAnsi="Times New Roman" w:cs="Times New Roman"/>
          <w:sz w:val="24"/>
          <w:szCs w:val="24"/>
        </w:rPr>
        <w:t xml:space="preserve"> (Q9, Table 1)</w:t>
      </w:r>
      <w:r w:rsidRPr="003B2EFF">
        <w:rPr>
          <w:rFonts w:ascii="Times New Roman" w:hAnsi="Times New Roman" w:cs="Times New Roman"/>
          <w:sz w:val="24"/>
          <w:szCs w:val="24"/>
        </w:rPr>
        <w:t>, 25%, 53%</w:t>
      </w:r>
      <w:r w:rsidR="00254D76">
        <w:rPr>
          <w:rFonts w:ascii="Times New Roman" w:hAnsi="Times New Roman" w:cs="Times New Roman"/>
          <w:sz w:val="24"/>
          <w:szCs w:val="24"/>
        </w:rPr>
        <w:t>,</w:t>
      </w:r>
      <w:r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w:t>
      </w:r>
      <w:r w:rsidR="00D53B40">
        <w:rPr>
          <w:rFonts w:ascii="Times New Roman" w:hAnsi="Times New Roman" w:cs="Times New Roman"/>
          <w:sz w:val="24"/>
          <w:szCs w:val="24"/>
        </w:rPr>
        <w:t>s</w:t>
      </w:r>
      <w:r w:rsidR="001923B1" w:rsidRPr="003B2EFF">
        <w:rPr>
          <w:rFonts w:ascii="Times New Roman" w:hAnsi="Times New Roman" w:cs="Times New Roman"/>
          <w:sz w:val="24"/>
          <w:szCs w:val="24"/>
        </w:rPr>
        <w:t xml:space="preserve">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p>
    <w:p w14:paraId="2AF39E79" w14:textId="526A04EB" w:rsidR="00220AB3" w:rsidRPr="003B2EFF" w:rsidRDefault="00F172CE"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Complete responses</w:t>
      </w:r>
      <w:r w:rsidR="00B30421">
        <w:rPr>
          <w:rFonts w:ascii="Times New Roman" w:hAnsi="Times New Roman" w:cs="Times New Roman"/>
          <w:sz w:val="24"/>
          <w:szCs w:val="24"/>
        </w:rPr>
        <w:t xml:space="preserve"> (Q7-9; Table 1)</w:t>
      </w:r>
      <w:r w:rsidRPr="003B2EFF">
        <w:rPr>
          <w:rFonts w:ascii="Times New Roman" w:hAnsi="Times New Roman" w:cs="Times New Roman"/>
          <w:sz w:val="24"/>
          <w:szCs w:val="24"/>
        </w:rPr>
        <w:t xml:space="preserve"> from 63 farmers representing a total of </w:t>
      </w:r>
      <w:r w:rsidR="00EF29D2" w:rsidRPr="003B2EFF">
        <w:rPr>
          <w:rFonts w:ascii="Times New Roman" w:hAnsi="Times New Roman" w:cs="Times New Roman"/>
          <w:sz w:val="24"/>
          <w:szCs w:val="24"/>
        </w:rPr>
        <w:t>9,098</w:t>
      </w:r>
      <w:r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14%, 44%, 1%, 8%, 18%, 3%, and 1</w:t>
      </w:r>
      <w:r w:rsidR="00D53B40">
        <w:rPr>
          <w:rFonts w:ascii="Times New Roman" w:hAnsi="Times New Roman" w:cs="Times New Roman"/>
          <w:sz w:val="24"/>
          <w:szCs w:val="24"/>
        </w:rPr>
        <w:t>2</w:t>
      </w:r>
      <w:r w:rsidR="00B1271B" w:rsidRPr="003B2EFF">
        <w:rPr>
          <w:rFonts w:ascii="Times New Roman" w:hAnsi="Times New Roman" w:cs="Times New Roman"/>
          <w:sz w:val="24"/>
          <w:szCs w:val="24"/>
        </w:rPr>
        <w:t xml:space="preserve">% </w:t>
      </w:r>
      <w:r w:rsidR="00B1271B">
        <w:rPr>
          <w:rFonts w:ascii="Times New Roman" w:hAnsi="Times New Roman" w:cs="Times New Roman"/>
          <w:sz w:val="24"/>
          <w:szCs w:val="24"/>
        </w:rPr>
        <w:t>ha)</w:t>
      </w:r>
      <w:r w:rsidRPr="003B2EFF">
        <w:rPr>
          <w:rFonts w:ascii="Times New Roman" w:hAnsi="Times New Roman" w:cs="Times New Roman"/>
          <w:sz w:val="24"/>
          <w:szCs w:val="24"/>
        </w:rPr>
        <w:t xml:space="preserve"> sprayed </w:t>
      </w:r>
      <w:r w:rsidR="000B7AF3">
        <w:rPr>
          <w:rFonts w:ascii="Times New Roman" w:hAnsi="Times New Roman" w:cs="Times New Roman"/>
          <w:sz w:val="24"/>
          <w:szCs w:val="24"/>
        </w:rPr>
        <w:t>without any other herbicide</w:t>
      </w:r>
      <w:r w:rsidRPr="003B2EFF">
        <w:rPr>
          <w:rFonts w:ascii="Times New Roman" w:hAnsi="Times New Roman" w:cs="Times New Roman"/>
          <w:sz w:val="24"/>
          <w:szCs w:val="24"/>
        </w:rPr>
        <w:t xml:space="preserve">, with glyphosate, with a POST-emergence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other than glyphosate, with glyphosate and another POST</w:t>
      </w:r>
      <w:r w:rsidR="000B7AF3">
        <w:rPr>
          <w:rFonts w:ascii="Times New Roman" w:hAnsi="Times New Roman" w:cs="Times New Roman"/>
          <w:sz w:val="24"/>
          <w:szCs w:val="24"/>
        </w:rPr>
        <w:t xml:space="preserve"> herbicide</w:t>
      </w:r>
      <w:r w:rsidRPr="003B2EFF">
        <w:rPr>
          <w:rFonts w:ascii="Times New Roman" w:hAnsi="Times New Roman" w:cs="Times New Roman"/>
          <w:sz w:val="24"/>
          <w:szCs w:val="24"/>
        </w:rPr>
        <w:t xml:space="preserve">, with glyphosate and a soil-residual product, with glyphosate plus another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 xml:space="preserve">and a residual product, respectively.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69C02271"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4B2BFC">
        <w:rPr>
          <w:rFonts w:ascii="Times New Roman" w:hAnsi="Times New Roman" w:cs="Times New Roman"/>
          <w:sz w:val="24"/>
          <w:szCs w:val="24"/>
        </w:rPr>
        <w:t>(</w:t>
      </w:r>
      <w:r w:rsidR="00A82CDC" w:rsidRPr="003B2EFF">
        <w:rPr>
          <w:rFonts w:ascii="Times New Roman" w:hAnsi="Times New Roman" w:cs="Times New Roman"/>
          <w:sz w:val="24"/>
          <w:szCs w:val="24"/>
        </w:rPr>
        <w:t xml:space="preserve">e.g., waterhemp, Palmer amaranth, horseweed, giant ragweed,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4B2BFC">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r w:rsidR="00254D76">
        <w:rPr>
          <w:rFonts w:ascii="Times New Roman" w:hAnsi="Times New Roman" w:cs="Times New Roman"/>
          <w:sz w:val="24"/>
          <w:szCs w:val="24"/>
        </w:rPr>
        <w:t xml:space="preserve">, leading to the development of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0C1DB0">
        <w:rPr>
          <w:rFonts w:ascii="Times New Roman" w:hAnsi="Times New Roman" w:cs="Times New Roman"/>
          <w:sz w:val="24"/>
          <w:szCs w:val="24"/>
        </w:rPr>
        <w:t xml:space="preserve"> </w:t>
      </w:r>
      <w:r w:rsidR="005B3904">
        <w:rPr>
          <w:rFonts w:ascii="Times New Roman" w:hAnsi="Times New Roman" w:cs="Times New Roman"/>
          <w:sz w:val="24"/>
          <w:szCs w:val="24"/>
        </w:rPr>
        <w:t xml:space="preserve">as a way to </w:t>
      </w:r>
      <w:r w:rsidR="00536AAA">
        <w:rPr>
          <w:rFonts w:ascii="Times New Roman" w:hAnsi="Times New Roman" w:cs="Times New Roman"/>
          <w:sz w:val="24"/>
          <w:szCs w:val="24"/>
        </w:rPr>
        <w:t xml:space="preserve">provide an </w:t>
      </w:r>
      <w:r w:rsidR="00B30421">
        <w:rPr>
          <w:rFonts w:ascii="Times New Roman" w:hAnsi="Times New Roman" w:cs="Times New Roman"/>
          <w:sz w:val="24"/>
          <w:szCs w:val="24"/>
        </w:rPr>
        <w:t xml:space="preserve">additional </w:t>
      </w:r>
      <w:r w:rsidR="00536AAA">
        <w:rPr>
          <w:rFonts w:ascii="Times New Roman" w:hAnsi="Times New Roman" w:cs="Times New Roman"/>
          <w:sz w:val="24"/>
          <w:szCs w:val="24"/>
        </w:rPr>
        <w:t>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536AAA" w:rsidRPr="003B2EFF">
        <w:rPr>
          <w:rFonts w:ascii="Times New Roman" w:hAnsi="Times New Roman" w:cs="Times New Roman"/>
          <w:sz w:val="24"/>
          <w:szCs w:val="24"/>
        </w:rPr>
        <w:t>ha</w:t>
      </w:r>
      <w:r w:rsidR="00186837">
        <w:rPr>
          <w:rFonts w:ascii="Times New Roman" w:hAnsi="Times New Roman" w:cs="Times New Roman"/>
          <w:sz w:val="24"/>
          <w:szCs w:val="24"/>
        </w:rPr>
        <w:t>ve</w:t>
      </w:r>
      <w:r w:rsidR="00536AAA"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1C0C69"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3B795266"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answers).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w:t>
      </w:r>
      <w:r w:rsidR="005B3904">
        <w:rPr>
          <w:rFonts w:ascii="Times New Roman" w:hAnsi="Times New Roman" w:cs="Times New Roman"/>
          <w:sz w:val="24"/>
          <w:szCs w:val="24"/>
        </w:rPr>
        <w:t xml:space="preserve"> (in combination with volatilization or physical drift)</w:t>
      </w:r>
      <w:r w:rsidR="003B2EFF" w:rsidRPr="003B2EFF">
        <w:rPr>
          <w:rFonts w:ascii="Times New Roman" w:hAnsi="Times New Roman" w:cs="Times New Roman"/>
          <w:sz w:val="24"/>
          <w:szCs w:val="24"/>
        </w:rPr>
        <w:t xml:space="preserve"> (8%; total of 13 answers).</w:t>
      </w:r>
    </w:p>
    <w:p w14:paraId="18F1AA4E" w14:textId="49382D72"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soybean (total of 211 answers</w:t>
      </w:r>
      <w:r>
        <w:rPr>
          <w:rFonts w:ascii="Times New Roman" w:hAnsi="Times New Roman" w:cs="Times New Roman"/>
          <w:sz w:val="24"/>
          <w:szCs w:val="24"/>
        </w:rPr>
        <w:t>; Q12, Table 1</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B30421">
        <w:rPr>
          <w:rFonts w:ascii="Times New Roman" w:hAnsi="Times New Roman" w:cs="Times New Roman"/>
          <w:sz w:val="24"/>
          <w:szCs w:val="24"/>
        </w:rPr>
        <w:t>Respondents</w:t>
      </w:r>
      <w:r w:rsidR="00E23439"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w:t>
      </w:r>
      <w:r w:rsidR="00B30421">
        <w:rPr>
          <w:rFonts w:ascii="Times New Roman" w:hAnsi="Times New Roman" w:cs="Times New Roman"/>
          <w:sz w:val="24"/>
          <w:szCs w:val="24"/>
        </w:rPr>
        <w:t>s</w:t>
      </w:r>
      <w:r w:rsidR="00E23439" w:rsidRPr="003B2EFF">
        <w:rPr>
          <w:rFonts w:ascii="Times New Roman" w:hAnsi="Times New Roman" w:cs="Times New Roman"/>
          <w:sz w:val="24"/>
          <w:szCs w:val="24"/>
        </w:rPr>
        <w:t xml:space="preserve"> were injured by dicamba</w:t>
      </w:r>
      <w:r w:rsidR="001A0534" w:rsidRPr="003B2EFF">
        <w:rPr>
          <w:rFonts w:ascii="Times New Roman" w:hAnsi="Times New Roman" w:cs="Times New Roman"/>
          <w:sz w:val="24"/>
          <w:szCs w:val="24"/>
        </w:rPr>
        <w:t xml:space="preserve"> (13%; total of 172 answers).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soybean</w:t>
      </w:r>
      <w:r w:rsidR="00B30421">
        <w:rPr>
          <w:rFonts w:ascii="Times New Roman" w:hAnsi="Times New Roman" w:cs="Times New Roman"/>
          <w:sz w:val="24"/>
          <w:szCs w:val="24"/>
        </w:rPr>
        <w:t>s</w:t>
      </w:r>
      <w:r w:rsidR="001A0534" w:rsidRPr="003B2EFF">
        <w:rPr>
          <w:rFonts w:ascii="Times New Roman" w:hAnsi="Times New Roman" w:cs="Times New Roman"/>
          <w:sz w:val="24"/>
          <w:szCs w:val="24"/>
        </w:rPr>
        <w:t xml:space="preserve">,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answers</w:t>
      </w:r>
      <w:r>
        <w:rPr>
          <w:rFonts w:ascii="Times New Roman" w:hAnsi="Times New Roman" w:cs="Times New Roman"/>
          <w:sz w:val="24"/>
          <w:szCs w:val="24"/>
        </w:rPr>
        <w:t>; Q13, Table 1</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hose who observed injury on the edges of the fields, 33%, 39%</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28% reported the injury pattern to be odd-</w:t>
      </w:r>
      <w:r w:rsidR="006B7E53">
        <w:rPr>
          <w:rFonts w:ascii="Times New Roman" w:hAnsi="Times New Roman" w:cs="Times New Roman"/>
          <w:sz w:val="24"/>
          <w:szCs w:val="24"/>
        </w:rPr>
        <w:t>s</w:t>
      </w:r>
      <w:r w:rsidR="006B7E5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severe near </w:t>
      </w:r>
      <w:r w:rsidR="00254D76">
        <w:rPr>
          <w:rFonts w:ascii="Times New Roman" w:hAnsi="Times New Roman" w:cs="Times New Roman"/>
          <w:sz w:val="24"/>
          <w:szCs w:val="24"/>
        </w:rPr>
        <w:t xml:space="preserve">the </w:t>
      </w:r>
      <w:r w:rsidR="00BE2864" w:rsidRPr="003B2EFF">
        <w:rPr>
          <w:rFonts w:ascii="Times New Roman" w:hAnsi="Times New Roman" w:cs="Times New Roman"/>
          <w:sz w:val="24"/>
          <w:szCs w:val="24"/>
        </w:rPr>
        <w:t>edge, and uniform, respectively (18</w:t>
      </w:r>
      <w:r w:rsidR="00354677">
        <w:rPr>
          <w:rFonts w:ascii="Times New Roman" w:hAnsi="Times New Roman" w:cs="Times New Roman"/>
          <w:sz w:val="24"/>
          <w:szCs w:val="24"/>
        </w:rPr>
        <w:t xml:space="preserve"> answers</w:t>
      </w:r>
      <w:r>
        <w:rPr>
          <w:rFonts w:ascii="Times New Roman" w:hAnsi="Times New Roman" w:cs="Times New Roman"/>
          <w:sz w:val="24"/>
          <w:szCs w:val="24"/>
        </w:rPr>
        <w:t>; Q14, Table 1</w:t>
      </w:r>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the entire field, 4%, 21%</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75% reported the injury pattern to be odd-</w:t>
      </w:r>
      <w:r w:rsidR="006B7E53">
        <w:rPr>
          <w:rFonts w:ascii="Times New Roman" w:hAnsi="Times New Roman" w:cs="Times New Roman"/>
          <w:sz w:val="24"/>
          <w:szCs w:val="24"/>
        </w:rPr>
        <w:t>shap</w:t>
      </w:r>
      <w:r w:rsidR="00BE2864" w:rsidRPr="003B2EFF">
        <w:rPr>
          <w:rFonts w:ascii="Times New Roman" w:hAnsi="Times New Roman" w:cs="Times New Roman"/>
          <w:sz w:val="24"/>
          <w:szCs w:val="24"/>
        </w:rPr>
        <w:t>ed, severe near</w:t>
      </w:r>
      <w:r w:rsidR="00254D76">
        <w:rPr>
          <w:rFonts w:ascii="Times New Roman" w:hAnsi="Times New Roman" w:cs="Times New Roman"/>
          <w:sz w:val="24"/>
          <w:szCs w:val="24"/>
        </w:rPr>
        <w:t xml:space="preserve"> the</w:t>
      </w:r>
      <w:r w:rsidR="00BE2864" w:rsidRPr="003B2EFF">
        <w:rPr>
          <w:rFonts w:ascii="Times New Roman" w:hAnsi="Times New Roman" w:cs="Times New Roman"/>
          <w:sz w:val="24"/>
          <w:szCs w:val="24"/>
        </w:rPr>
        <w:t xml:space="preserve"> edge, and uniform, respectively (28</w:t>
      </w:r>
      <w:r w:rsidR="00333A0E">
        <w:rPr>
          <w:rFonts w:ascii="Times New Roman" w:hAnsi="Times New Roman" w:cs="Times New Roman"/>
          <w:sz w:val="24"/>
          <w:szCs w:val="24"/>
        </w:rPr>
        <w:t xml:space="preserve"> answers</w:t>
      </w:r>
      <w:r w:rsidR="00BE2864"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temperature inversion. Physical drift 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  </w:t>
      </w:r>
    </w:p>
    <w:p w14:paraId="5122AE24" w14:textId="3BA54C7F" w:rsidR="001C0C69" w:rsidRPr="003B2EFF" w:rsidRDefault="00BE2864" w:rsidP="00200C09">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40112E">
        <w:rPr>
          <w:rFonts w:ascii="Times New Roman" w:hAnsi="Times New Roman" w:cs="Times New Roman"/>
          <w:sz w:val="24"/>
          <w:szCs w:val="24"/>
        </w:rPr>
        <w:t>s</w:t>
      </w:r>
      <w:r w:rsidRPr="003B2EFF">
        <w:rPr>
          <w:rFonts w:ascii="Times New Roman" w:hAnsi="Times New Roman" w:cs="Times New Roman"/>
          <w:sz w:val="24"/>
          <w:szCs w:val="24"/>
        </w:rPr>
        <w:t xml:space="preserve">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w:t>
      </w:r>
      <w:r w:rsidR="0040112E">
        <w:rPr>
          <w:rFonts w:ascii="Times New Roman" w:hAnsi="Times New Roman" w:cs="Times New Roman"/>
          <w:sz w:val="24"/>
          <w:szCs w:val="24"/>
        </w:rPr>
        <w:t xml:space="preserve"> (86 answers)</w:t>
      </w:r>
      <w:r w:rsidR="00E23439" w:rsidRPr="003B2EFF">
        <w:rPr>
          <w:rFonts w:ascii="Times New Roman" w:hAnsi="Times New Roman" w:cs="Times New Roman"/>
          <w:sz w:val="24"/>
          <w:szCs w:val="24"/>
        </w:rPr>
        <w:t>.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6</w:t>
      </w:r>
      <w:r w:rsidR="0040112E">
        <w:rPr>
          <w:rFonts w:ascii="Times New Roman" w:hAnsi="Times New Roman" w:cs="Times New Roman"/>
          <w:sz w:val="24"/>
          <w:szCs w:val="24"/>
        </w:rPr>
        <w:t xml:space="preserve"> answers</w:t>
      </w:r>
      <w:r w:rsidR="001F148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w:t>
      </w:r>
      <w:r w:rsidR="0040112E">
        <w:rPr>
          <w:rFonts w:ascii="Times New Roman" w:hAnsi="Times New Roman" w:cs="Times New Roman"/>
          <w:sz w:val="24"/>
          <w:szCs w:val="24"/>
        </w:rPr>
        <w:t xml:space="preserve"> answers</w:t>
      </w:r>
      <w:r w:rsidR="001F148B" w:rsidRPr="003B2EFF">
        <w:rPr>
          <w:rFonts w:ascii="Times New Roman" w:hAnsi="Times New Roman" w:cs="Times New Roman"/>
          <w:sz w:val="24"/>
          <w:szCs w:val="24"/>
        </w:rPr>
        <w:t>).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correlation </w:t>
      </w:r>
      <w:r w:rsidR="001F148B" w:rsidRPr="003B2EFF">
        <w:rPr>
          <w:rFonts w:ascii="Times New Roman" w:hAnsi="Times New Roman" w:cs="Times New Roman"/>
          <w:sz w:val="24"/>
          <w:szCs w:val="24"/>
        </w:rPr>
        <w:lastRenderedPageBreak/>
        <w:t>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40112E">
        <w:rPr>
          <w:rFonts w:ascii="Times New Roman" w:hAnsi="Times New Roman" w:cs="Times New Roman"/>
          <w:sz w:val="24"/>
          <w:szCs w:val="24"/>
        </w:rPr>
        <w:t xml:space="preserve">, respondents reported: </w:t>
      </w:r>
      <w:r w:rsidR="00200C09" w:rsidRPr="003B2EFF">
        <w:rPr>
          <w:rFonts w:ascii="Times New Roman" w:hAnsi="Times New Roman" w:cs="Times New Roman"/>
          <w:sz w:val="24"/>
          <w:szCs w:val="24"/>
        </w:rPr>
        <w:t>tank-contamination</w:t>
      </w:r>
      <w:r w:rsidR="0040112E">
        <w:rPr>
          <w:rFonts w:ascii="Times New Roman" w:hAnsi="Times New Roman" w:cs="Times New Roman"/>
          <w:sz w:val="24"/>
          <w:szCs w:val="24"/>
        </w:rPr>
        <w:t xml:space="preserve"> (6%)</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9%)</w:t>
      </w:r>
      <w:r w:rsidR="00200C09" w:rsidRPr="003B2EFF">
        <w:rPr>
          <w:rFonts w:ascii="Times New Roman" w:hAnsi="Times New Roman" w:cs="Times New Roman"/>
          <w:sz w:val="24"/>
          <w:szCs w:val="24"/>
        </w:rPr>
        <w:t xml:space="preserve">,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31%)</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4%)</w:t>
      </w:r>
      <w:r w:rsidR="00200C09" w:rsidRPr="003B2EFF">
        <w:rPr>
          <w:rFonts w:ascii="Times New Roman" w:hAnsi="Times New Roman" w:cs="Times New Roman"/>
          <w:sz w:val="24"/>
          <w:szCs w:val="24"/>
        </w:rPr>
        <w:t>, physical drift from dicamba application in corn</w:t>
      </w:r>
      <w:r w:rsidR="0040112E">
        <w:rPr>
          <w:rFonts w:ascii="Times New Roman" w:hAnsi="Times New Roman" w:cs="Times New Roman"/>
          <w:sz w:val="24"/>
          <w:szCs w:val="24"/>
        </w:rPr>
        <w:t xml:space="preserve"> (9%)</w:t>
      </w:r>
      <w:r w:rsidR="00200C09" w:rsidRPr="003B2EFF">
        <w:rPr>
          <w:rFonts w:ascii="Times New Roman" w:hAnsi="Times New Roman" w:cs="Times New Roman"/>
          <w:sz w:val="24"/>
          <w:szCs w:val="24"/>
        </w:rPr>
        <w:t>, volatilization from dicamba application in corn</w:t>
      </w:r>
      <w:r w:rsidR="0040112E">
        <w:rPr>
          <w:rFonts w:ascii="Times New Roman" w:hAnsi="Times New Roman" w:cs="Times New Roman"/>
          <w:sz w:val="24"/>
          <w:szCs w:val="24"/>
        </w:rPr>
        <w:t xml:space="preserve"> (17%)</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and temperature inversion followi</w:t>
      </w:r>
      <w:r w:rsidR="0040112E">
        <w:rPr>
          <w:rFonts w:ascii="Times New Roman" w:hAnsi="Times New Roman" w:cs="Times New Roman"/>
          <w:sz w:val="24"/>
          <w:szCs w:val="24"/>
        </w:rPr>
        <w:t xml:space="preserve">ng dicamba application in corn (4%) as their believed cause for dicamba injury </w:t>
      </w:r>
      <w:r w:rsidR="00200C09" w:rsidRPr="003B2EFF">
        <w:rPr>
          <w:rFonts w:ascii="Times New Roman" w:hAnsi="Times New Roman" w:cs="Times New Roman"/>
          <w:sz w:val="24"/>
          <w:szCs w:val="24"/>
        </w:rPr>
        <w:t xml:space="preserve">(total of 85 answers).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w:t>
      </w:r>
      <w:r w:rsidR="0040112E">
        <w:rPr>
          <w:rFonts w:ascii="Times New Roman" w:hAnsi="Times New Roman" w:cs="Times New Roman"/>
          <w:sz w:val="24"/>
          <w:szCs w:val="24"/>
        </w:rPr>
        <w:t>0</w:t>
      </w:r>
      <w:r w:rsidR="00200C09" w:rsidRPr="003B2EFF">
        <w:rPr>
          <w:rFonts w:ascii="Times New Roman" w:hAnsi="Times New Roman" w:cs="Times New Roman"/>
          <w:sz w:val="24"/>
          <w:szCs w:val="24"/>
        </w:rPr>
        <w:t xml:space="preserve">%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s</w:t>
      </w:r>
      <w:r w:rsidR="00200C09"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t>
      </w:r>
      <w:r w:rsidR="00AA0C33">
        <w:rPr>
          <w:rFonts w:ascii="Times New Roman" w:hAnsi="Times New Roman" w:cs="Times New Roman"/>
          <w:sz w:val="24"/>
          <w:szCs w:val="24"/>
        </w:rPr>
        <w:t xml:space="preserve">t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 xml:space="preserve">Palmer amaranth in Nebraska, </w:t>
      </w:r>
      <w:r w:rsidR="00E20AA8">
        <w:rPr>
          <w:rFonts w:ascii="Times New Roman" w:hAnsi="Times New Roman" w:cs="Times New Roman"/>
          <w:sz w:val="24"/>
          <w:szCs w:val="24"/>
        </w:rPr>
        <w:t>farmers</w:t>
      </w:r>
      <w:r w:rsidR="00E20AA8" w:rsidRPr="003B2EFF">
        <w:rPr>
          <w:rFonts w:ascii="Times New Roman" w:hAnsi="Times New Roman" w:cs="Times New Roman"/>
          <w:sz w:val="24"/>
          <w:szCs w:val="24"/>
        </w:rPr>
        <w:t xml:space="preserve"> </w:t>
      </w:r>
      <w:r w:rsidR="008078C4" w:rsidRPr="003B2EFF">
        <w:rPr>
          <w:rFonts w:ascii="Times New Roman" w:hAnsi="Times New Roman" w:cs="Times New Roman"/>
          <w:sz w:val="24"/>
          <w:szCs w:val="24"/>
        </w:rPr>
        <w:t>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71394648"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w:t>
      </w:r>
      <w:r w:rsidR="0040112E">
        <w:rPr>
          <w:rFonts w:ascii="Times New Roman" w:hAnsi="Times New Roman" w:cs="Times New Roman"/>
          <w:sz w:val="24"/>
          <w:szCs w:val="24"/>
        </w:rPr>
        <w:t>s</w:t>
      </w:r>
      <w:r w:rsidR="00EA56FC" w:rsidRPr="003B2EFF">
        <w:rPr>
          <w:rFonts w:ascii="Times New Roman" w:hAnsi="Times New Roman" w:cs="Times New Roman"/>
          <w:sz w:val="24"/>
          <w:szCs w:val="24"/>
        </w:rPr>
        <w:t xml:space="preserve">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w:t>
      </w:r>
      <w:r w:rsidR="0040112E">
        <w:rPr>
          <w:rFonts w:ascii="Times New Roman" w:hAnsi="Times New Roman" w:cs="Times New Roman"/>
          <w:sz w:val="24"/>
          <w:szCs w:val="24"/>
        </w:rPr>
        <w:t xml:space="preserve">Q11, Table 1; </w:t>
      </w:r>
      <w:r w:rsidR="00EA56FC" w:rsidRPr="003B2EFF">
        <w:rPr>
          <w:rFonts w:ascii="Times New Roman" w:hAnsi="Times New Roman" w:cs="Times New Roman"/>
          <w:sz w:val="24"/>
          <w:szCs w:val="24"/>
        </w:rPr>
        <w:t xml:space="preserve">Figure 2).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w:t>
      </w:r>
      <w:r w:rsidR="00DE170C" w:rsidRPr="00333A0E">
        <w:rPr>
          <w:rFonts w:ascii="Times New Roman" w:hAnsi="Times New Roman" w:cs="Times New Roman"/>
          <w:sz w:val="24"/>
          <w:szCs w:val="24"/>
        </w:rPr>
        <w:t>Given this increase</w:t>
      </w:r>
      <w:r w:rsidR="0040112E" w:rsidRPr="00333A0E">
        <w:rPr>
          <w:rFonts w:ascii="Times New Roman" w:hAnsi="Times New Roman" w:cs="Times New Roman"/>
          <w:sz w:val="24"/>
          <w:szCs w:val="24"/>
        </w:rPr>
        <w:t>d</w:t>
      </w:r>
      <w:r w:rsidR="00DE170C" w:rsidRPr="00333A0E">
        <w:rPr>
          <w:rFonts w:ascii="Times New Roman" w:hAnsi="Times New Roman" w:cs="Times New Roman"/>
          <w:sz w:val="24"/>
          <w:szCs w:val="24"/>
        </w:rPr>
        <w:t xml:space="preserve"> risk of off-target movement from late-season applications</w:t>
      </w:r>
      <w:r w:rsidR="00E3304A" w:rsidRPr="00333A0E">
        <w:rPr>
          <w:rFonts w:ascii="Times New Roman" w:hAnsi="Times New Roman" w:cs="Times New Roman"/>
          <w:sz w:val="24"/>
          <w:szCs w:val="24"/>
        </w:rPr>
        <w:t xml:space="preserve">, </w:t>
      </w:r>
      <w:r w:rsidR="00A36713" w:rsidRPr="00333A0E">
        <w:rPr>
          <w:rFonts w:ascii="Times New Roman" w:hAnsi="Times New Roman" w:cs="Times New Roman"/>
          <w:sz w:val="24"/>
          <w:szCs w:val="24"/>
        </w:rPr>
        <w:t xml:space="preserve">the current labels allow dicamba to be sprayed up to </w:t>
      </w:r>
      <w:r w:rsidR="00464997" w:rsidRPr="00333A0E">
        <w:rPr>
          <w:rFonts w:ascii="Times New Roman" w:hAnsi="Times New Roman" w:cs="Times New Roman"/>
          <w:sz w:val="24"/>
          <w:szCs w:val="24"/>
        </w:rPr>
        <w:t xml:space="preserve">the </w:t>
      </w:r>
      <w:r w:rsidR="00A36713" w:rsidRPr="00333A0E">
        <w:rPr>
          <w:rFonts w:ascii="Times New Roman" w:hAnsi="Times New Roman" w:cs="Times New Roman"/>
          <w:sz w:val="24"/>
          <w:szCs w:val="24"/>
        </w:rPr>
        <w:t xml:space="preserve">R1 growth stage in </w:t>
      </w:r>
      <w:r w:rsidR="005E0A9F" w:rsidRPr="00333A0E">
        <w:rPr>
          <w:rFonts w:ascii="Times New Roman" w:hAnsi="Times New Roman" w:cs="Times New Roman"/>
          <w:sz w:val="24"/>
          <w:szCs w:val="24"/>
        </w:rPr>
        <w:t xml:space="preserve">DR </w:t>
      </w:r>
      <w:r w:rsidR="00A36713" w:rsidRPr="00333A0E">
        <w:rPr>
          <w:rFonts w:ascii="Times New Roman" w:hAnsi="Times New Roman" w:cs="Times New Roman"/>
          <w:sz w:val="24"/>
          <w:szCs w:val="24"/>
        </w:rPr>
        <w:t>soybean</w:t>
      </w:r>
      <w:r w:rsidR="00E3304A" w:rsidRPr="00333A0E">
        <w:rPr>
          <w:rFonts w:ascii="Times New Roman" w:hAnsi="Times New Roman" w:cs="Times New Roman"/>
          <w:sz w:val="24"/>
          <w:szCs w:val="24"/>
        </w:rPr>
        <w:t>s</w:t>
      </w:r>
      <w:r w:rsidR="00A36713" w:rsidRPr="00333A0E">
        <w:rPr>
          <w:rFonts w:ascii="Times New Roman" w:hAnsi="Times New Roman" w:cs="Times New Roman"/>
          <w:sz w:val="24"/>
          <w:szCs w:val="24"/>
        </w:rPr>
        <w:t xml:space="preserve">, farmers should consider using this herbicide early in the season as part of </w:t>
      </w:r>
      <w:r w:rsidR="00A36713" w:rsidRPr="00333A0E">
        <w:rPr>
          <w:rFonts w:ascii="Times New Roman" w:hAnsi="Times New Roman" w:cs="Times New Roman"/>
          <w:sz w:val="24"/>
          <w:szCs w:val="24"/>
        </w:rPr>
        <w:lastRenderedPageBreak/>
        <w:t xml:space="preserve">a </w:t>
      </w:r>
      <w:r w:rsidR="0039655D" w:rsidRPr="00333A0E">
        <w:rPr>
          <w:rFonts w:ascii="Times New Roman" w:hAnsi="Times New Roman" w:cs="Times New Roman"/>
          <w:sz w:val="24"/>
          <w:szCs w:val="24"/>
        </w:rPr>
        <w:t xml:space="preserve">preplant, </w:t>
      </w:r>
      <w:r w:rsidR="00A36713" w:rsidRPr="00333A0E">
        <w:rPr>
          <w:rFonts w:ascii="Times New Roman" w:hAnsi="Times New Roman" w:cs="Times New Roman"/>
          <w:sz w:val="24"/>
          <w:szCs w:val="24"/>
        </w:rPr>
        <w:t>PRE and</w:t>
      </w:r>
      <w:r w:rsidR="00464997" w:rsidRPr="00333A0E">
        <w:rPr>
          <w:rFonts w:ascii="Times New Roman" w:hAnsi="Times New Roman" w:cs="Times New Roman"/>
          <w:sz w:val="24"/>
          <w:szCs w:val="24"/>
        </w:rPr>
        <w:t>/</w:t>
      </w:r>
      <w:r w:rsidR="00A36713" w:rsidRPr="00333A0E">
        <w:rPr>
          <w:rFonts w:ascii="Times New Roman" w:hAnsi="Times New Roman" w:cs="Times New Roman"/>
          <w:sz w:val="24"/>
          <w:szCs w:val="24"/>
        </w:rPr>
        <w:t>or early-POST program to minimize the risk for off-target movement.</w:t>
      </w:r>
      <w:r w:rsidR="00A36713">
        <w:rPr>
          <w:rFonts w:ascii="Times New Roman" w:hAnsi="Times New Roman" w:cs="Times New Roman"/>
          <w:sz w:val="24"/>
          <w:szCs w:val="24"/>
        </w:rPr>
        <w:t xml:space="preserve">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mo</w:t>
      </w:r>
      <w:r w:rsidR="00E3304A">
        <w:rPr>
          <w:rFonts w:ascii="Times New Roman" w:hAnsi="Times New Roman" w:cs="Times New Roman"/>
          <w:sz w:val="24"/>
          <w:szCs w:val="24"/>
        </w:rPr>
        <w:t>re</w:t>
      </w:r>
      <w:r w:rsidR="00A36713" w:rsidRPr="003B2EFF">
        <w:rPr>
          <w:rFonts w:ascii="Times New Roman" w:hAnsi="Times New Roman" w:cs="Times New Roman"/>
          <w:sz w:val="24"/>
          <w:szCs w:val="24"/>
        </w:rPr>
        <w:t xml:space="preserve">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E3304A">
        <w:rPr>
          <w:rFonts w:ascii="Times New Roman" w:hAnsi="Times New Roman" w:cs="Times New Roman"/>
          <w:sz w:val="24"/>
          <w:szCs w:val="24"/>
        </w:rPr>
        <w:t>s</w:t>
      </w:r>
      <w:r w:rsidR="00200BDC" w:rsidRPr="003B2EFF">
        <w:rPr>
          <w:rFonts w:ascii="Times New Roman" w:hAnsi="Times New Roman" w:cs="Times New Roman"/>
          <w:sz w:val="24"/>
          <w:szCs w:val="24"/>
        </w:rPr>
        <w:t xml:space="preserve">, </w:t>
      </w:r>
      <w:r w:rsidR="00E3304A">
        <w:rPr>
          <w:rFonts w:ascii="Times New Roman" w:hAnsi="Times New Roman" w:cs="Times New Roman"/>
          <w:sz w:val="24"/>
          <w:szCs w:val="24"/>
        </w:rPr>
        <w:t xml:space="preserve">2.5% </w:t>
      </w:r>
      <w:r w:rsidR="00055C18" w:rsidRPr="003B2EFF">
        <w:rPr>
          <w:rFonts w:ascii="Times New Roman" w:hAnsi="Times New Roman" w:cs="Times New Roman"/>
          <w:sz w:val="24"/>
          <w:szCs w:val="24"/>
        </w:rPr>
        <w:t>yield loss</w:t>
      </w:r>
      <w:r w:rsidR="00DE170C">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3F268BF7" w14:textId="1C7A1CAE" w:rsidR="000179E0"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s</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w:t>
      </w:r>
      <w:r w:rsidR="00843944">
        <w:rPr>
          <w:rFonts w:ascii="Times New Roman" w:hAnsi="Times New Roman" w:cs="Times New Roman"/>
          <w:sz w:val="24"/>
          <w:szCs w:val="24"/>
        </w:rPr>
        <w:t xml:space="preserve"> DR soybean</w:t>
      </w:r>
      <w:r w:rsidR="00263CE6" w:rsidRPr="003B2EFF">
        <w:rPr>
          <w:rFonts w:ascii="Times New Roman" w:hAnsi="Times New Roman" w:cs="Times New Roman"/>
          <w:sz w:val="24"/>
          <w:szCs w:val="24"/>
        </w:rPr>
        <w:t xml:space="preserve">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ar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E3304A">
        <w:rPr>
          <w:rFonts w:ascii="Times New Roman" w:hAnsi="Times New Roman" w:cs="Times New Roman"/>
          <w:sz w:val="24"/>
          <w:szCs w:val="24"/>
        </w:rPr>
        <w:t>resistance</w:t>
      </w:r>
      <w:r w:rsidR="0039655D">
        <w:rPr>
          <w:rFonts w:ascii="Times New Roman" w:hAnsi="Times New Roman" w:cs="Times New Roman"/>
          <w:sz w:val="24"/>
          <w:szCs w:val="24"/>
        </w:rPr>
        <w:t xml:space="preserve">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w:t>
      </w:r>
      <w:r w:rsidR="00CE7986" w:rsidRPr="00D64E9A">
        <w:rPr>
          <w:rFonts w:ascii="Times New Roman" w:hAnsi="Times New Roman" w:cs="Times New Roman"/>
          <w:sz w:val="24"/>
          <w:szCs w:val="24"/>
        </w:rPr>
        <w:t>y. Now</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 xml:space="preserve"> w</w:t>
      </w:r>
      <w:r w:rsidR="007F3ACC" w:rsidRPr="00D64E9A">
        <w:rPr>
          <w:rFonts w:ascii="Times New Roman" w:hAnsi="Times New Roman" w:cs="Times New Roman"/>
          <w:sz w:val="24"/>
          <w:szCs w:val="24"/>
        </w:rPr>
        <w:t>ith</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stricter</w:t>
      </w:r>
      <w:r w:rsidR="00CE7986" w:rsidRPr="00D64E9A">
        <w:rPr>
          <w:rFonts w:ascii="Times New Roman" w:hAnsi="Times New Roman" w:cs="Times New Roman"/>
          <w:sz w:val="24"/>
          <w:szCs w:val="24"/>
        </w:rPr>
        <w:t xml:space="preserve"> </w:t>
      </w:r>
      <w:r w:rsidR="0039655D" w:rsidRPr="00D64E9A">
        <w:rPr>
          <w:rFonts w:ascii="Times New Roman" w:hAnsi="Times New Roman" w:cs="Times New Roman"/>
          <w:sz w:val="24"/>
          <w:szCs w:val="24"/>
        </w:rPr>
        <w:t xml:space="preserve">dicamba </w:t>
      </w:r>
      <w:r w:rsidR="00CE7986" w:rsidRPr="00D64E9A">
        <w:rPr>
          <w:rFonts w:ascii="Times New Roman" w:hAnsi="Times New Roman" w:cs="Times New Roman"/>
          <w:sz w:val="24"/>
          <w:szCs w:val="24"/>
        </w:rPr>
        <w:t>labels, increase</w:t>
      </w:r>
      <w:r w:rsidR="00B71B07" w:rsidRPr="00D64E9A">
        <w:rPr>
          <w:rFonts w:ascii="Times New Roman" w:hAnsi="Times New Roman" w:cs="Times New Roman"/>
          <w:sz w:val="24"/>
          <w:szCs w:val="24"/>
        </w:rPr>
        <w:t>d</w:t>
      </w:r>
      <w:r w:rsidR="00CE7986" w:rsidRPr="00D64E9A">
        <w:rPr>
          <w:rFonts w:ascii="Times New Roman" w:hAnsi="Times New Roman" w:cs="Times New Roman"/>
          <w:sz w:val="24"/>
          <w:szCs w:val="24"/>
        </w:rPr>
        <w:t xml:space="preserve"> training requirements,</w:t>
      </w:r>
      <w:r w:rsidR="00283D00" w:rsidRPr="00D64E9A">
        <w:rPr>
          <w:rFonts w:ascii="Times New Roman" w:hAnsi="Times New Roman" w:cs="Times New Roman"/>
          <w:sz w:val="24"/>
          <w:szCs w:val="24"/>
        </w:rPr>
        <w:t xml:space="preserve"> and additional ha</w:t>
      </w:r>
      <w:r w:rsidR="00E6423D" w:rsidRPr="00D64E9A">
        <w:rPr>
          <w:rFonts w:ascii="Times New Roman" w:hAnsi="Times New Roman" w:cs="Times New Roman"/>
          <w:sz w:val="24"/>
          <w:szCs w:val="24"/>
        </w:rPr>
        <w:t xml:space="preserve"> to be planted with DR soybean, the hope is</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 xml:space="preserve">that </w:t>
      </w:r>
      <w:r w:rsidR="00E6423D" w:rsidRPr="00D64E9A">
        <w:rPr>
          <w:rFonts w:ascii="Times New Roman" w:hAnsi="Times New Roman" w:cs="Times New Roman"/>
          <w:sz w:val="24"/>
          <w:szCs w:val="24"/>
        </w:rPr>
        <w:t xml:space="preserve">off-target injury </w:t>
      </w:r>
      <w:r w:rsidR="00B71B07" w:rsidRPr="00D64E9A">
        <w:rPr>
          <w:rFonts w:ascii="Times New Roman" w:hAnsi="Times New Roman" w:cs="Times New Roman"/>
          <w:sz w:val="24"/>
          <w:szCs w:val="24"/>
        </w:rPr>
        <w:t>in non-</w:t>
      </w:r>
      <w:r w:rsidR="005E0A9F" w:rsidRPr="00D64E9A">
        <w:rPr>
          <w:rFonts w:ascii="Times New Roman" w:hAnsi="Times New Roman" w:cs="Times New Roman"/>
          <w:sz w:val="24"/>
          <w:szCs w:val="24"/>
        </w:rPr>
        <w:t xml:space="preserve">DR </w:t>
      </w:r>
      <w:r w:rsidR="00E6423D" w:rsidRPr="00D64E9A">
        <w:rPr>
          <w:rFonts w:ascii="Times New Roman" w:hAnsi="Times New Roman" w:cs="Times New Roman"/>
          <w:sz w:val="24"/>
          <w:szCs w:val="24"/>
        </w:rPr>
        <w:t xml:space="preserve">soybean </w:t>
      </w:r>
      <w:r w:rsidR="00B71B07" w:rsidRPr="00D64E9A">
        <w:rPr>
          <w:rFonts w:ascii="Times New Roman" w:hAnsi="Times New Roman" w:cs="Times New Roman"/>
          <w:sz w:val="24"/>
          <w:szCs w:val="24"/>
        </w:rPr>
        <w:t>will</w:t>
      </w:r>
      <w:r w:rsidR="00E6423D" w:rsidRPr="00D64E9A">
        <w:rPr>
          <w:rFonts w:ascii="Times New Roman" w:hAnsi="Times New Roman" w:cs="Times New Roman"/>
          <w:sz w:val="24"/>
          <w:szCs w:val="24"/>
        </w:rPr>
        <w:t xml:space="preserve"> decrease in 2018</w:t>
      </w:r>
      <w:r w:rsidR="003411E1" w:rsidRPr="00D64E9A">
        <w:rPr>
          <w:rFonts w:ascii="Times New Roman" w:hAnsi="Times New Roman" w:cs="Times New Roman"/>
          <w:sz w:val="24"/>
          <w:szCs w:val="24"/>
        </w:rPr>
        <w:t>, though</w:t>
      </w:r>
      <w:r w:rsidR="00E6423D" w:rsidRPr="00D64E9A">
        <w:rPr>
          <w:rFonts w:ascii="Times New Roman" w:hAnsi="Times New Roman" w:cs="Times New Roman"/>
          <w:sz w:val="24"/>
          <w:szCs w:val="24"/>
        </w:rPr>
        <w:t xml:space="preserve"> preliminary</w:t>
      </w:r>
      <w:r w:rsidR="00CE7986" w:rsidRPr="00D64E9A">
        <w:rPr>
          <w:rFonts w:ascii="Times New Roman" w:hAnsi="Times New Roman" w:cs="Times New Roman"/>
          <w:sz w:val="24"/>
          <w:szCs w:val="24"/>
        </w:rPr>
        <w:t xml:space="preserve"> research suggest</w:t>
      </w:r>
      <w:r w:rsidR="00E6423D" w:rsidRPr="00D64E9A">
        <w:rPr>
          <w:rFonts w:ascii="Times New Roman" w:hAnsi="Times New Roman" w:cs="Times New Roman"/>
          <w:sz w:val="24"/>
          <w:szCs w:val="24"/>
        </w:rPr>
        <w:t>s</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that </w:t>
      </w:r>
      <w:r w:rsidR="003411E1" w:rsidRPr="00D64E9A">
        <w:rPr>
          <w:rFonts w:ascii="Times New Roman" w:hAnsi="Times New Roman" w:cs="Times New Roman"/>
          <w:sz w:val="24"/>
          <w:szCs w:val="24"/>
        </w:rPr>
        <w:lastRenderedPageBreak/>
        <w:t xml:space="preserve">the </w:t>
      </w:r>
      <w:r w:rsidR="00CE7986" w:rsidRPr="00D64E9A">
        <w:rPr>
          <w:rFonts w:ascii="Times New Roman" w:hAnsi="Times New Roman" w:cs="Times New Roman"/>
          <w:sz w:val="24"/>
          <w:szCs w:val="24"/>
        </w:rPr>
        <w:t xml:space="preserve">new </w:t>
      </w:r>
      <w:r w:rsidR="00E3304A" w:rsidRPr="00D64E9A">
        <w:rPr>
          <w:rFonts w:ascii="Times New Roman" w:hAnsi="Times New Roman" w:cs="Times New Roman"/>
          <w:sz w:val="24"/>
          <w:szCs w:val="24"/>
        </w:rPr>
        <w:t xml:space="preserve">low-volatility </w:t>
      </w:r>
      <w:r w:rsidR="00CE7986" w:rsidRPr="00D64E9A">
        <w:rPr>
          <w:rFonts w:ascii="Times New Roman" w:hAnsi="Times New Roman" w:cs="Times New Roman"/>
          <w:sz w:val="24"/>
          <w:szCs w:val="24"/>
        </w:rPr>
        <w:t>restricted</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use dica</w:t>
      </w:r>
      <w:r w:rsidR="00E6423D" w:rsidRPr="00D64E9A">
        <w:rPr>
          <w:rFonts w:ascii="Times New Roman" w:hAnsi="Times New Roman" w:cs="Times New Roman"/>
          <w:sz w:val="24"/>
          <w:szCs w:val="24"/>
        </w:rPr>
        <w:t xml:space="preserve">mba formulations </w:t>
      </w:r>
      <w:r w:rsidR="00E3304A" w:rsidRPr="00D64E9A">
        <w:rPr>
          <w:rFonts w:ascii="Times New Roman" w:hAnsi="Times New Roman" w:cs="Times New Roman"/>
          <w:sz w:val="24"/>
          <w:szCs w:val="24"/>
        </w:rPr>
        <w:t xml:space="preserve">can volatilize </w:t>
      </w:r>
      <w:r w:rsidR="00E6423D" w:rsidRPr="00D64E9A">
        <w:rPr>
          <w:rFonts w:ascii="Times New Roman" w:hAnsi="Times New Roman" w:cs="Times New Roman"/>
          <w:sz w:val="24"/>
          <w:szCs w:val="24"/>
        </w:rPr>
        <w:t>(</w:t>
      </w:r>
      <w:r w:rsidR="00BA6E51" w:rsidRPr="00D64E9A">
        <w:rPr>
          <w:rFonts w:ascii="Times New Roman" w:hAnsi="Times New Roman" w:cs="Times New Roman"/>
          <w:sz w:val="24"/>
          <w:szCs w:val="24"/>
        </w:rPr>
        <w:t xml:space="preserve">Mueller, 2017; </w:t>
      </w:r>
      <w:r w:rsidR="00E6423D" w:rsidRPr="00D64E9A">
        <w:rPr>
          <w:rFonts w:ascii="Times New Roman" w:hAnsi="Times New Roman" w:cs="Times New Roman"/>
          <w:sz w:val="24"/>
          <w:szCs w:val="24"/>
        </w:rPr>
        <w:t>Young, 2017)</w:t>
      </w:r>
      <w:r w:rsidR="00D64E9A" w:rsidRPr="00D64E9A">
        <w:rPr>
          <w:rFonts w:ascii="Times New Roman" w:hAnsi="Times New Roman" w:cs="Times New Roman"/>
          <w:sz w:val="24"/>
          <w:szCs w:val="24"/>
        </w:rPr>
        <w:t>. Also,</w:t>
      </w:r>
      <w:r w:rsidR="003411E1" w:rsidRPr="00D64E9A">
        <w:rPr>
          <w:rFonts w:ascii="Times New Roman" w:hAnsi="Times New Roman" w:cs="Times New Roman"/>
          <w:sz w:val="24"/>
          <w:szCs w:val="24"/>
        </w:rPr>
        <w:t xml:space="preserve"> </w:t>
      </w:r>
      <w:r w:rsidR="00E6423D" w:rsidRPr="00D64E9A">
        <w:rPr>
          <w:rFonts w:ascii="Times New Roman" w:hAnsi="Times New Roman" w:cs="Times New Roman"/>
          <w:sz w:val="24"/>
          <w:szCs w:val="24"/>
        </w:rPr>
        <w:t>late-season application with older formulations of dicamba in corn may also contribut</w:t>
      </w:r>
      <w:r w:rsidR="003411E1" w:rsidRPr="00D64E9A">
        <w:rPr>
          <w:rFonts w:ascii="Times New Roman" w:hAnsi="Times New Roman" w:cs="Times New Roman"/>
          <w:sz w:val="24"/>
          <w:szCs w:val="24"/>
        </w:rPr>
        <w:t>e</w:t>
      </w:r>
      <w:r w:rsidR="00E6423D" w:rsidRPr="00D64E9A">
        <w:rPr>
          <w:rFonts w:ascii="Times New Roman" w:hAnsi="Times New Roman" w:cs="Times New Roman"/>
          <w:sz w:val="24"/>
          <w:szCs w:val="24"/>
        </w:rPr>
        <w:t xml:space="preserve"> to off-target movement and injury. </w:t>
      </w:r>
      <w:r w:rsidR="00040AD5" w:rsidRPr="00D64E9A">
        <w:rPr>
          <w:rFonts w:ascii="Times New Roman" w:hAnsi="Times New Roman" w:cs="Times New Roman"/>
          <w:sz w:val="24"/>
          <w:szCs w:val="24"/>
        </w:rPr>
        <w:t>Given</w:t>
      </w:r>
      <w:r w:rsidR="00E6423D" w:rsidRPr="00D64E9A">
        <w:rPr>
          <w:rFonts w:ascii="Times New Roman" w:hAnsi="Times New Roman" w:cs="Times New Roman"/>
          <w:sz w:val="24"/>
          <w:szCs w:val="24"/>
        </w:rPr>
        <w:t xml:space="preserve"> these factors, the use of surveys to understand </w:t>
      </w:r>
      <w:r w:rsidR="00040AD5" w:rsidRPr="00D64E9A">
        <w:rPr>
          <w:rFonts w:ascii="Times New Roman" w:hAnsi="Times New Roman" w:cs="Times New Roman"/>
          <w:sz w:val="24"/>
          <w:szCs w:val="24"/>
        </w:rPr>
        <w:t>farmers’</w:t>
      </w:r>
      <w:r w:rsidR="00E6423D" w:rsidRPr="00D64E9A">
        <w:rPr>
          <w:rFonts w:ascii="Times New Roman" w:hAnsi="Times New Roman" w:cs="Times New Roman"/>
          <w:sz w:val="24"/>
          <w:szCs w:val="24"/>
        </w:rPr>
        <w:t xml:space="preserve"> experience</w:t>
      </w:r>
      <w:r w:rsidR="00040AD5" w:rsidRPr="00D64E9A">
        <w:rPr>
          <w:rFonts w:ascii="Times New Roman" w:hAnsi="Times New Roman" w:cs="Times New Roman"/>
          <w:sz w:val="24"/>
          <w:szCs w:val="24"/>
        </w:rPr>
        <w:t>s</w:t>
      </w:r>
      <w:r w:rsidR="00E6423D" w:rsidRPr="00D64E9A">
        <w:rPr>
          <w:rFonts w:ascii="Times New Roman" w:hAnsi="Times New Roman" w:cs="Times New Roman"/>
          <w:sz w:val="24"/>
          <w:szCs w:val="24"/>
        </w:rPr>
        <w:t xml:space="preserve"> and perceptions is </w:t>
      </w:r>
      <w:r w:rsidR="003411E1" w:rsidRPr="00D64E9A">
        <w:rPr>
          <w:rFonts w:ascii="Times New Roman" w:hAnsi="Times New Roman" w:cs="Times New Roman"/>
          <w:sz w:val="24"/>
          <w:szCs w:val="24"/>
        </w:rPr>
        <w:t>vital</w:t>
      </w:r>
      <w:r w:rsidR="003411E1">
        <w:rPr>
          <w:rFonts w:ascii="Times New Roman" w:hAnsi="Times New Roman" w:cs="Times New Roman"/>
          <w:sz w:val="24"/>
          <w:szCs w:val="24"/>
        </w:rPr>
        <w:t xml:space="preserve"> to assist</w:t>
      </w:r>
      <w:r w:rsidR="00E6423D">
        <w:rPr>
          <w:rFonts w:ascii="Times New Roman" w:hAnsi="Times New Roman" w:cs="Times New Roman"/>
          <w:sz w:val="24"/>
          <w:szCs w:val="24"/>
        </w:rPr>
        <w:t xml:space="preserve">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be </w:t>
      </w:r>
      <w:r w:rsidR="003411E1">
        <w:rPr>
          <w:rFonts w:ascii="Times New Roman" w:hAnsi="Times New Roman" w:cs="Times New Roman"/>
          <w:sz w:val="24"/>
          <w:szCs w:val="24"/>
        </w:rPr>
        <w:t>also aid researchers</w:t>
      </w:r>
      <w:r w:rsidR="00136916" w:rsidRPr="003B2EFF">
        <w:rPr>
          <w:rFonts w:ascii="Times New Roman" w:hAnsi="Times New Roman" w:cs="Times New Roman"/>
          <w:sz w:val="24"/>
          <w:szCs w:val="24"/>
        </w:rPr>
        <w:t xml:space="preserve"> </w:t>
      </w:r>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FD3065" w:rsidRPr="003B2EFF">
        <w:rPr>
          <w:rFonts w:ascii="Times New Roman" w:hAnsi="Times New Roman" w:cs="Times New Roman"/>
          <w:sz w:val="24"/>
          <w:szCs w:val="24"/>
        </w:rPr>
        <w:t>beyond</w:t>
      </w:r>
      <w:r w:rsidR="003220B3" w:rsidRPr="003B2EFF">
        <w:rPr>
          <w:rFonts w:ascii="Times New Roman" w:hAnsi="Times New Roman" w:cs="Times New Roman"/>
          <w:sz w:val="24"/>
          <w:szCs w:val="24"/>
        </w:rPr>
        <w:t xml:space="preserve">. </w:t>
      </w:r>
      <w:r w:rsidR="000179E0">
        <w:rPr>
          <w:rFonts w:ascii="Times New Roman" w:hAnsi="Times New Roman" w:cs="Times New Roman"/>
          <w:sz w:val="24"/>
          <w:szCs w:val="24"/>
        </w:rPr>
        <w:br w:type="page"/>
      </w:r>
    </w:p>
    <w:p w14:paraId="44D44771" w14:textId="76A3ED8A" w:rsidR="000179E0" w:rsidRPr="003B2EFF" w:rsidRDefault="000179E0" w:rsidP="00FB5D8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7F0268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333A0E">
        <w:rPr>
          <w:rFonts w:ascii="Times New Roman" w:hAnsi="Times New Roman" w:cs="Times New Roman"/>
          <w:noProof/>
          <w:color w:val="000000" w:themeColor="text1"/>
          <w:sz w:val="24"/>
          <w:szCs w:val="24"/>
        </w:rPr>
        <w:t xml:space="preserve">, </w:t>
      </w:r>
      <w:r w:rsidR="00333A0E">
        <w:rPr>
          <w:rFonts w:ascii="Times New Roman" w:hAnsi="Times New Roman" w:cs="Times New Roman"/>
          <w:i/>
          <w:noProof/>
          <w:color w:val="000000" w:themeColor="text1"/>
          <w:sz w:val="24"/>
          <w:szCs w:val="24"/>
        </w:rPr>
        <w:t>i</w:t>
      </w:r>
      <w:r w:rsidR="000D063B" w:rsidRPr="00333A0E">
        <w:rPr>
          <w:rFonts w:ascii="Times New Roman" w:hAnsi="Times New Roman" w:cs="Times New Roman"/>
          <w:i/>
          <w:noProof/>
          <w:color w:val="000000" w:themeColor="text1"/>
          <w:sz w:val="24"/>
          <w:szCs w:val="24"/>
        </w:rPr>
        <w:t>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Hager A (2017) Observations of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0</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In press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24FE5301"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Dicamba vitalization 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5AE69B37" w:rsidR="000179E0" w:rsidRDefault="00E60E29" w:rsidP="00396F8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t>
      </w:r>
      <w:r w:rsidR="00F66228" w:rsidRPr="003B2EFF">
        <w:rPr>
          <w:rFonts w:ascii="Times New Roman" w:hAnsi="Times New Roman" w:cs="Times New Roman"/>
          <w:sz w:val="24"/>
          <w:szCs w:val="24"/>
        </w:rPr>
        <w:t>USDA</w:t>
      </w:r>
      <w:r>
        <w:rPr>
          <w:rFonts w:ascii="Times New Roman" w:hAnsi="Times New Roman" w:cs="Times New Roman"/>
          <w:sz w:val="24"/>
          <w:szCs w:val="24"/>
        </w:rPr>
        <w:t>]</w:t>
      </w:r>
      <w:r w:rsidR="00F66228" w:rsidRPr="003B2EFF">
        <w:rPr>
          <w:rFonts w:ascii="Times New Roman" w:hAnsi="Times New Roman" w:cs="Times New Roman"/>
          <w:sz w:val="24"/>
          <w:szCs w:val="24"/>
        </w:rPr>
        <w:t xml:space="preserve"> </w:t>
      </w:r>
      <w:r w:rsidR="000179E0" w:rsidRPr="003B2EFF">
        <w:rPr>
          <w:rFonts w:ascii="Times New Roman" w:hAnsi="Times New Roman" w:cs="Times New Roman"/>
          <w:sz w:val="24"/>
          <w:szCs w:val="24"/>
        </w:rPr>
        <w:t>U</w:t>
      </w:r>
      <w:r>
        <w:rPr>
          <w:rFonts w:ascii="Times New Roman" w:hAnsi="Times New Roman" w:cs="Times New Roman"/>
          <w:sz w:val="24"/>
          <w:szCs w:val="24"/>
        </w:rPr>
        <w:t xml:space="preserve">S Department of Agriculture (2017) </w:t>
      </w:r>
      <w:r w:rsidR="000179E0" w:rsidRPr="003B2EFF">
        <w:rPr>
          <w:rFonts w:ascii="Times New Roman" w:hAnsi="Times New Roman" w:cs="Times New Roman"/>
          <w:sz w:val="24"/>
          <w:szCs w:val="24"/>
        </w:rPr>
        <w:t>National Agr</w:t>
      </w:r>
      <w:r>
        <w:rPr>
          <w:rFonts w:ascii="Times New Roman" w:hAnsi="Times New Roman" w:cs="Times New Roman"/>
          <w:sz w:val="24"/>
          <w:szCs w:val="24"/>
        </w:rPr>
        <w:t xml:space="preserve">icultural Statistics Service </w:t>
      </w:r>
      <w:r w:rsidR="000179E0" w:rsidRPr="003B2EFF">
        <w:rPr>
          <w:rFonts w:ascii="Times New Roman" w:hAnsi="Times New Roman" w:cs="Times New Roman"/>
          <w:sz w:val="24"/>
          <w:szCs w:val="24"/>
        </w:rPr>
        <w:t>2017</w:t>
      </w:r>
      <w:r>
        <w:rPr>
          <w:rFonts w:ascii="Times New Roman" w:hAnsi="Times New Roman" w:cs="Times New Roman"/>
          <w:sz w:val="24"/>
          <w:szCs w:val="24"/>
        </w:rPr>
        <w:t>. Washington, DC: US. Department of Agriculture.</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bster TM, Macdonald 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048A4C68" w14:textId="386E3E57" w:rsidR="00933787" w:rsidRPr="003B2EFF" w:rsidRDefault="000179E0" w:rsidP="002B7792">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933787" w:rsidRPr="003B2EFF">
        <w:rPr>
          <w:rFonts w:ascii="Times New Roman" w:hAnsi="Times New Roman" w:cs="Times New Roman"/>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575B2" w:rsidRPr="003B2EFF" w14:paraId="56520D3F" w14:textId="77777777" w:rsidTr="002520B0">
        <w:tc>
          <w:tcPr>
            <w:tcW w:w="9350" w:type="dxa"/>
            <w:tcBorders>
              <w:bottom w:val="single" w:sz="4" w:space="0" w:color="auto"/>
            </w:tcBorders>
          </w:tcPr>
          <w:p w14:paraId="10E5AE07" w14:textId="0705654C" w:rsidR="008575B2" w:rsidRPr="003B2EFF" w:rsidRDefault="006A4D8C" w:rsidP="001603CC">
            <w:p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Table 1. </w:t>
            </w:r>
            <w:r w:rsidR="001603CC">
              <w:rPr>
                <w:rFonts w:ascii="Times New Roman" w:hAnsi="Times New Roman" w:cs="Times New Roman"/>
                <w:sz w:val="24"/>
                <w:szCs w:val="24"/>
              </w:rPr>
              <w:t>S</w:t>
            </w:r>
            <w:r w:rsidRPr="003B2EFF">
              <w:rPr>
                <w:rFonts w:ascii="Times New Roman" w:hAnsi="Times New Roman" w:cs="Times New Roman"/>
                <w:sz w:val="24"/>
                <w:szCs w:val="24"/>
              </w:rPr>
              <w:t>urvey questionnaire</w:t>
            </w:r>
            <w:r w:rsidR="002520B0" w:rsidRPr="003B2EFF">
              <w:rPr>
                <w:rFonts w:ascii="Times New Roman" w:hAnsi="Times New Roman" w:cs="Times New Roman"/>
                <w:sz w:val="24"/>
                <w:szCs w:val="24"/>
              </w:rPr>
              <w:t xml:space="preserve"> conducted with 312 farmers from 60 Nebraska counties, representing a total of 77,855 h</w:t>
            </w:r>
            <w:r w:rsidR="001603CC">
              <w:rPr>
                <w:rFonts w:ascii="Times New Roman" w:hAnsi="Times New Roman" w:cs="Times New Roman"/>
                <w:sz w:val="24"/>
                <w:szCs w:val="24"/>
              </w:rPr>
              <w:t>a</w:t>
            </w:r>
            <w:r w:rsidR="002520B0" w:rsidRPr="003B2EFF">
              <w:rPr>
                <w:rFonts w:ascii="Times New Roman" w:hAnsi="Times New Roman" w:cs="Times New Roman"/>
                <w:sz w:val="24"/>
                <w:szCs w:val="24"/>
              </w:rPr>
              <w:t xml:space="preserve"> of soybean grown in 2017</w:t>
            </w:r>
            <w:r w:rsidR="00C41DC9" w:rsidRPr="003B2EFF">
              <w:rPr>
                <w:rFonts w:ascii="Times New Roman" w:hAnsi="Times New Roman" w:cs="Times New Roman"/>
                <w:sz w:val="24"/>
                <w:szCs w:val="24"/>
                <w:vertAlign w:val="superscript"/>
              </w:rPr>
              <w:t>a</w:t>
            </w:r>
          </w:p>
        </w:tc>
      </w:tr>
      <w:tr w:rsidR="006A4D8C" w:rsidRPr="003B2EFF" w14:paraId="4ECFA1E8" w14:textId="77777777" w:rsidTr="002520B0">
        <w:tc>
          <w:tcPr>
            <w:tcW w:w="9350" w:type="dxa"/>
            <w:tcBorders>
              <w:top w:val="single" w:sz="4" w:space="0" w:color="auto"/>
            </w:tcBorders>
          </w:tcPr>
          <w:p w14:paraId="24D30766" w14:textId="77777777" w:rsidR="006A4D8C" w:rsidRPr="003B2EFF" w:rsidRDefault="006A4D8C">
            <w:pPr>
              <w:rPr>
                <w:rFonts w:ascii="Times New Roman" w:hAnsi="Times New Roman" w:cs="Times New Roman"/>
                <w:b/>
                <w:sz w:val="24"/>
                <w:szCs w:val="24"/>
              </w:rPr>
            </w:pPr>
            <w:r w:rsidRPr="003B2EFF">
              <w:rPr>
                <w:rFonts w:ascii="Times New Roman" w:hAnsi="Times New Roman" w:cs="Times New Roman"/>
                <w:b/>
                <w:sz w:val="24"/>
                <w:szCs w:val="24"/>
              </w:rPr>
              <w:t>Demographics</w:t>
            </w:r>
          </w:p>
        </w:tc>
      </w:tr>
      <w:tr w:rsidR="008575B2" w:rsidRPr="003B2EFF" w14:paraId="551EF82B" w14:textId="77777777" w:rsidTr="002520B0">
        <w:tc>
          <w:tcPr>
            <w:tcW w:w="9350" w:type="dxa"/>
          </w:tcPr>
          <w:p w14:paraId="0E83108F"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County</w:t>
            </w:r>
          </w:p>
        </w:tc>
      </w:tr>
      <w:tr w:rsidR="008575B2" w:rsidRPr="003B2EFF" w14:paraId="0971CE9F" w14:textId="77777777" w:rsidTr="002520B0">
        <w:tc>
          <w:tcPr>
            <w:tcW w:w="9350" w:type="dxa"/>
          </w:tcPr>
          <w:p w14:paraId="202368A2" w14:textId="2004C2E6" w:rsidR="008575B2" w:rsidRPr="003B2EFF" w:rsidRDefault="008575B2" w:rsidP="008555D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 </w:t>
            </w:r>
          </w:p>
        </w:tc>
      </w:tr>
      <w:tr w:rsidR="008575B2" w:rsidRPr="003B2EFF" w14:paraId="0265FAE6" w14:textId="77777777" w:rsidTr="002520B0">
        <w:tc>
          <w:tcPr>
            <w:tcW w:w="9350" w:type="dxa"/>
          </w:tcPr>
          <w:p w14:paraId="6E104CFA" w14:textId="36BD5C85"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Total</w:t>
            </w:r>
            <w:r w:rsidR="00B71B07">
              <w:rPr>
                <w:rFonts w:ascii="Times New Roman" w:hAnsi="Times New Roman" w:cs="Times New Roman"/>
                <w:sz w:val="24"/>
                <w:szCs w:val="24"/>
              </w:rPr>
              <w:t xml:space="preserve"> dicamba-resistant (D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w:t>
            </w:r>
          </w:p>
        </w:tc>
      </w:tr>
      <w:tr w:rsidR="008575B2" w:rsidRPr="003B2EFF" w14:paraId="2EF099AA" w14:textId="77777777" w:rsidTr="002520B0">
        <w:tc>
          <w:tcPr>
            <w:tcW w:w="9350" w:type="dxa"/>
          </w:tcPr>
          <w:p w14:paraId="1D570892" w14:textId="19932A0B" w:rsidR="008575B2" w:rsidRPr="003B2EFF" w:rsidRDefault="008575B2" w:rsidP="00B71B07">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sprayed with dicamba in 2017 and expected for 2018?</w:t>
            </w:r>
          </w:p>
        </w:tc>
      </w:tr>
      <w:tr w:rsidR="008575B2" w:rsidRPr="003B2EFF" w14:paraId="4B812447" w14:textId="77777777" w:rsidTr="002520B0">
        <w:tc>
          <w:tcPr>
            <w:tcW w:w="9350" w:type="dxa"/>
          </w:tcPr>
          <w:p w14:paraId="5F43EA52"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Do you own a sprayer and apply your herbicide programs?</w:t>
            </w:r>
          </w:p>
        </w:tc>
      </w:tr>
      <w:tr w:rsidR="008575B2" w:rsidRPr="003B2EFF" w14:paraId="6E2E8340" w14:textId="77777777" w:rsidTr="002520B0">
        <w:tc>
          <w:tcPr>
            <w:tcW w:w="9350" w:type="dxa"/>
            <w:tcBorders>
              <w:bottom w:val="single" w:sz="4" w:space="0" w:color="auto"/>
            </w:tcBorders>
          </w:tcPr>
          <w:p w14:paraId="3459A57D" w14:textId="77777777" w:rsidR="008575B2" w:rsidRPr="003B2EFF" w:rsidRDefault="008575B2">
            <w:pPr>
              <w:rPr>
                <w:rFonts w:ascii="Times New Roman" w:hAnsi="Times New Roman" w:cs="Times New Roman"/>
                <w:sz w:val="24"/>
                <w:szCs w:val="24"/>
              </w:rPr>
            </w:pPr>
          </w:p>
        </w:tc>
      </w:tr>
      <w:tr w:rsidR="008575B2" w:rsidRPr="003B2EFF" w14:paraId="6038A9A5" w14:textId="77777777" w:rsidTr="002520B0">
        <w:tc>
          <w:tcPr>
            <w:tcW w:w="9350" w:type="dxa"/>
            <w:tcBorders>
              <w:top w:val="single" w:sz="4" w:space="0" w:color="auto"/>
            </w:tcBorders>
          </w:tcPr>
          <w:p w14:paraId="096E1C19" w14:textId="77777777" w:rsidR="008575B2" w:rsidRPr="003B2EFF" w:rsidRDefault="008575B2">
            <w:pPr>
              <w:rPr>
                <w:rFonts w:ascii="Times New Roman" w:hAnsi="Times New Roman" w:cs="Times New Roman"/>
                <w:b/>
                <w:sz w:val="24"/>
                <w:szCs w:val="24"/>
              </w:rPr>
            </w:pPr>
            <w:r w:rsidRPr="003B2EFF">
              <w:rPr>
                <w:rFonts w:ascii="Times New Roman" w:hAnsi="Times New Roman" w:cs="Times New Roman"/>
                <w:b/>
                <w:sz w:val="24"/>
                <w:szCs w:val="24"/>
              </w:rPr>
              <w:t>Dicamba application in Xtend soybeans</w:t>
            </w:r>
          </w:p>
        </w:tc>
      </w:tr>
      <w:tr w:rsidR="008575B2" w:rsidRPr="003B2EFF" w14:paraId="11C51B47" w14:textId="77777777" w:rsidTr="002520B0">
        <w:tc>
          <w:tcPr>
            <w:tcW w:w="9350" w:type="dxa"/>
          </w:tcPr>
          <w:p w14:paraId="78D1127A" w14:textId="76863501"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hich dicamba formulation was applied </w:t>
            </w:r>
            <w:r w:rsidR="00B71B07">
              <w:rPr>
                <w:rFonts w:ascii="Times New Roman" w:hAnsi="Times New Roman" w:cs="Times New Roman"/>
                <w:sz w:val="24"/>
                <w:szCs w:val="24"/>
              </w:rPr>
              <w:t>in</w:t>
            </w:r>
            <w:r w:rsidR="00B71B0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s? </w:t>
            </w:r>
          </w:p>
          <w:p w14:paraId="07BED5F9" w14:textId="60B3DF53"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XtendiMax</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3F236A7A" w14:textId="7647A81C"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b) Engenia</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4CB8ACED" w14:textId="5859DBC9"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c) </w:t>
            </w:r>
            <w:r w:rsidR="00982017" w:rsidRPr="003B2EFF">
              <w:rPr>
                <w:rFonts w:ascii="Times New Roman" w:hAnsi="Times New Roman" w:cs="Times New Roman"/>
                <w:i/>
                <w:sz w:val="24"/>
                <w:szCs w:val="24"/>
              </w:rPr>
              <w:t>FeXapan</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63CEDB6F" w14:textId="77777777" w:rsidR="008575B2" w:rsidRPr="003B2EFF" w:rsidRDefault="008575B2"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d) Other</w:t>
            </w:r>
          </w:p>
        </w:tc>
      </w:tr>
      <w:tr w:rsidR="008575B2" w:rsidRPr="003B2EFF" w14:paraId="136853C6" w14:textId="77777777" w:rsidTr="002520B0">
        <w:tc>
          <w:tcPr>
            <w:tcW w:w="9350" w:type="dxa"/>
          </w:tcPr>
          <w:p w14:paraId="51B42020" w14:textId="77777777"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glyphosate included with the dicamba application?</w:t>
            </w:r>
            <w:r w:rsidR="008876BB" w:rsidRPr="003B2EFF">
              <w:rPr>
                <w:rFonts w:ascii="Times New Roman" w:hAnsi="Times New Roman" w:cs="Times New Roman"/>
                <w:sz w:val="24"/>
                <w:szCs w:val="24"/>
              </w:rPr>
              <w:t xml:space="preserve"> </w:t>
            </w:r>
          </w:p>
          <w:p w14:paraId="06414159"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10749F05"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65053252"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43233D20" w14:textId="77777777" w:rsidTr="002520B0">
        <w:tc>
          <w:tcPr>
            <w:tcW w:w="9350" w:type="dxa"/>
          </w:tcPr>
          <w:p w14:paraId="2462A08F"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Yes</w:t>
            </w:r>
            <w:r w:rsidR="008808E3" w:rsidRPr="003B2EFF">
              <w:rPr>
                <w:rFonts w:ascii="Times New Roman" w:hAnsi="Times New Roman" w:cs="Times New Roman"/>
                <w:i/>
                <w:sz w:val="24"/>
                <w:szCs w:val="24"/>
              </w:rPr>
              <w:t xml:space="preserve"> </w:t>
            </w:r>
            <w:r w:rsidR="008808E3" w:rsidRPr="003B2EFF">
              <w:rPr>
                <w:rFonts w:ascii="Times New Roman" w:hAnsi="Times New Roman" w:cs="Times New Roman"/>
                <w:sz w:val="24"/>
                <w:szCs w:val="24"/>
              </w:rPr>
              <w:t>[which one(s)?]</w:t>
            </w:r>
            <w:r w:rsidRPr="003B2EFF">
              <w:rPr>
                <w:rFonts w:ascii="Times New Roman" w:hAnsi="Times New Roman" w:cs="Times New Roman"/>
                <w:i/>
                <w:sz w:val="24"/>
                <w:szCs w:val="24"/>
              </w:rPr>
              <w:t xml:space="preserve">  </w:t>
            </w:r>
          </w:p>
          <w:p w14:paraId="4A01385F"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BDC728C"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074EF7D6" w14:textId="77777777" w:rsidTr="002520B0">
        <w:tc>
          <w:tcPr>
            <w:tcW w:w="9350" w:type="dxa"/>
          </w:tcPr>
          <w:p w14:paraId="39ECCD6A"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 soil-residual herbicide included with the dicamba application?  </w:t>
            </w:r>
          </w:p>
          <w:p w14:paraId="4C913EB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8808E3" w:rsidRPr="003B2EFF">
              <w:rPr>
                <w:rFonts w:ascii="Times New Roman" w:hAnsi="Times New Roman" w:cs="Times New Roman"/>
                <w:sz w:val="24"/>
                <w:szCs w:val="24"/>
              </w:rPr>
              <w:t>[which one(s)?]</w:t>
            </w:r>
          </w:p>
          <w:p w14:paraId="7B1FB8D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0B02D917"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tc>
      </w:tr>
      <w:tr w:rsidR="00461262" w:rsidRPr="003B2EFF" w14:paraId="12BC02C8" w14:textId="77777777" w:rsidTr="00622C4C">
        <w:tc>
          <w:tcPr>
            <w:tcW w:w="9350" w:type="dxa"/>
            <w:tcBorders>
              <w:bottom w:val="single" w:sz="4" w:space="0" w:color="auto"/>
            </w:tcBorders>
          </w:tcPr>
          <w:p w14:paraId="7B869438" w14:textId="77777777" w:rsidR="00461262" w:rsidRPr="003B2EFF" w:rsidRDefault="00461262" w:rsidP="0046126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3B2EFF" w:rsidRDefault="00461262" w:rsidP="00461262">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645101B9" w14:textId="77777777" w:rsidR="00461262" w:rsidRPr="003B2EFF" w:rsidRDefault="00461262" w:rsidP="00461262">
            <w:pPr>
              <w:pStyle w:val="ListParagraph"/>
              <w:rPr>
                <w:rFonts w:ascii="Times New Roman" w:hAnsi="Times New Roman" w:cs="Times New Roman"/>
                <w:sz w:val="24"/>
                <w:szCs w:val="24"/>
              </w:rPr>
            </w:pPr>
            <w:r w:rsidRPr="003B2EFF">
              <w:rPr>
                <w:rFonts w:ascii="Times New Roman" w:hAnsi="Times New Roman" w:cs="Times New Roman"/>
                <w:i/>
                <w:sz w:val="24"/>
                <w:szCs w:val="24"/>
              </w:rPr>
              <w:t>b) No</w:t>
            </w:r>
          </w:p>
        </w:tc>
      </w:tr>
      <w:tr w:rsidR="008575B2" w:rsidRPr="003B2EFF" w14:paraId="53D90F4B" w14:textId="77777777" w:rsidTr="00622C4C">
        <w:tc>
          <w:tcPr>
            <w:tcW w:w="9350" w:type="dxa"/>
            <w:tcBorders>
              <w:top w:val="single" w:sz="4" w:space="0" w:color="auto"/>
            </w:tcBorders>
          </w:tcPr>
          <w:p w14:paraId="717B6E02" w14:textId="2E30FAC7" w:rsidR="00622C4C" w:rsidRPr="00622C4C" w:rsidRDefault="00622C4C" w:rsidP="00622C4C">
            <w:pPr>
              <w:jc w:val="both"/>
              <w:rPr>
                <w:rFonts w:ascii="Times New Roman" w:hAnsi="Times New Roman" w:cs="Times New Roman"/>
                <w:i/>
                <w:sz w:val="24"/>
                <w:szCs w:val="24"/>
              </w:rPr>
            </w:pPr>
            <w:r w:rsidRPr="00622C4C">
              <w:rPr>
                <w:rFonts w:ascii="Times New Roman" w:hAnsi="Times New Roman" w:cs="Times New Roman"/>
                <w:b/>
                <w:sz w:val="24"/>
                <w:szCs w:val="24"/>
              </w:rPr>
              <w:t>Dicamba injury in non-DR soybeans</w:t>
            </w:r>
          </w:p>
          <w:p w14:paraId="51C36DB3" w14:textId="1A13A6E3" w:rsidR="008808E3" w:rsidRPr="003B2EFF" w:rsidRDefault="008876BB" w:rsidP="00622C4C">
            <w:pPr>
              <w:pStyle w:val="ListParagraph"/>
              <w:numPr>
                <w:ilvl w:val="0"/>
                <w:numId w:val="1"/>
              </w:numPr>
              <w:rPr>
                <w:rFonts w:ascii="Times New Roman" w:hAnsi="Times New Roman" w:cs="Times New Roman"/>
                <w:i/>
                <w:sz w:val="24"/>
                <w:szCs w:val="24"/>
              </w:rPr>
            </w:pPr>
            <w:r w:rsidRPr="003B2EFF">
              <w:rPr>
                <w:rFonts w:ascii="Times New Roman" w:hAnsi="Times New Roman" w:cs="Times New Roman"/>
                <w:sz w:val="24"/>
                <w:szCs w:val="24"/>
              </w:rPr>
              <w:t xml:space="preserve">Did the dicamba application in 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injure neighboring soybean fields? </w:t>
            </w:r>
          </w:p>
          <w:p w14:paraId="51544AF6" w14:textId="486824BC"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6A4D8C" w:rsidRPr="003B2EFF">
              <w:rPr>
                <w:rFonts w:ascii="Times New Roman" w:hAnsi="Times New Roman" w:cs="Times New Roman"/>
                <w:sz w:val="24"/>
                <w:szCs w:val="24"/>
              </w:rPr>
              <w:t xml:space="preserve">(how many injured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p>
          <w:p w14:paraId="29CC9E87" w14:textId="77777777"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9EA6EBF" w14:textId="77777777" w:rsidR="008808E3" w:rsidRPr="003B2EFF" w:rsidRDefault="008876BB" w:rsidP="00622C4C">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p w14:paraId="633AD485" w14:textId="57983D93" w:rsidR="00C56E8F" w:rsidRPr="003B2EFF" w:rsidRDefault="00C56E8F"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Provide the date of application: </w:t>
            </w:r>
          </w:p>
          <w:p w14:paraId="067F1F26" w14:textId="77777777" w:rsidR="00C56E8F" w:rsidRPr="003B2EFF" w:rsidRDefault="00C56E8F" w:rsidP="008808E3">
            <w:pPr>
              <w:pStyle w:val="ListParagraph"/>
              <w:rPr>
                <w:rFonts w:ascii="Times New Roman" w:hAnsi="Times New Roman" w:cs="Times New Roman"/>
                <w:sz w:val="24"/>
                <w:szCs w:val="24"/>
              </w:rPr>
            </w:pPr>
          </w:p>
          <w:p w14:paraId="2BB6E009" w14:textId="77777777"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If Yes, </w:t>
            </w:r>
            <w:r w:rsidR="006A4D8C" w:rsidRPr="003B2EFF">
              <w:rPr>
                <w:rFonts w:ascii="Times New Roman" w:hAnsi="Times New Roman" w:cs="Times New Roman"/>
                <w:sz w:val="24"/>
                <w:szCs w:val="24"/>
              </w:rPr>
              <w:t>what do you believe was the main cause of dicamba injury</w:t>
            </w:r>
            <w:r w:rsidRPr="003B2EFF">
              <w:rPr>
                <w:rFonts w:ascii="Times New Roman" w:hAnsi="Times New Roman" w:cs="Times New Roman"/>
                <w:sz w:val="24"/>
                <w:szCs w:val="24"/>
              </w:rPr>
              <w:t xml:space="preserve">: </w:t>
            </w:r>
          </w:p>
          <w:p w14:paraId="21BD712B" w14:textId="77777777" w:rsidR="006A4D8C" w:rsidRPr="003B2EFF" w:rsidRDefault="008876BB"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physical drift </w:t>
            </w:r>
          </w:p>
          <w:p w14:paraId="7BAB456D" w14:textId="77777777" w:rsidR="006A4D8C" w:rsidRPr="003B2EFF" w:rsidRDefault="006A4D8C"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b) volatilization</w:t>
            </w:r>
            <w:r w:rsidR="008876BB" w:rsidRPr="003B2EFF">
              <w:rPr>
                <w:rFonts w:ascii="Times New Roman" w:hAnsi="Times New Roman" w:cs="Times New Roman"/>
                <w:i/>
                <w:sz w:val="24"/>
                <w:szCs w:val="24"/>
              </w:rPr>
              <w:t xml:space="preserve"> </w:t>
            </w:r>
          </w:p>
          <w:p w14:paraId="74935963"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i/>
                <w:sz w:val="24"/>
                <w:szCs w:val="24"/>
              </w:rPr>
              <w:t>c) temperature inversion</w:t>
            </w:r>
            <w:r w:rsidRPr="003B2EFF">
              <w:rPr>
                <w:rFonts w:ascii="Times New Roman" w:hAnsi="Times New Roman" w:cs="Times New Roman"/>
                <w:sz w:val="24"/>
                <w:szCs w:val="24"/>
              </w:rPr>
              <w:t xml:space="preserve"> </w:t>
            </w:r>
          </w:p>
        </w:tc>
      </w:tr>
      <w:tr w:rsidR="008575B2" w:rsidRPr="003B2EFF" w14:paraId="4DFC312E" w14:textId="77777777" w:rsidTr="00622C4C">
        <w:trPr>
          <w:trHeight w:val="70"/>
        </w:trPr>
        <w:tc>
          <w:tcPr>
            <w:tcW w:w="9350" w:type="dxa"/>
          </w:tcPr>
          <w:p w14:paraId="492C927A"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 </w:t>
            </w:r>
          </w:p>
        </w:tc>
      </w:tr>
      <w:tr w:rsidR="008575B2" w:rsidRPr="003B2EFF" w14:paraId="597234BD" w14:textId="77777777" w:rsidTr="00622C4C">
        <w:tc>
          <w:tcPr>
            <w:tcW w:w="9350" w:type="dxa"/>
          </w:tcPr>
          <w:p w14:paraId="5EF789E6" w14:textId="12921AF1" w:rsidR="008575B2" w:rsidRPr="003B2EFF" w:rsidRDefault="008575B2" w:rsidP="00B71B07">
            <w:pPr>
              <w:rPr>
                <w:rFonts w:ascii="Times New Roman" w:hAnsi="Times New Roman" w:cs="Times New Roman"/>
                <w:b/>
                <w:sz w:val="24"/>
                <w:szCs w:val="24"/>
              </w:rPr>
            </w:pPr>
          </w:p>
        </w:tc>
      </w:tr>
      <w:tr w:rsidR="008575B2" w:rsidRPr="003B2EFF" w14:paraId="010FF2AD" w14:textId="77777777" w:rsidTr="002520B0">
        <w:tc>
          <w:tcPr>
            <w:tcW w:w="9350" w:type="dxa"/>
          </w:tcPr>
          <w:p w14:paraId="0D5E1DFD" w14:textId="1C0A95BE" w:rsidR="006A4D8C"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dicamba injury noticed in your non-</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w:t>
            </w:r>
          </w:p>
          <w:p w14:paraId="6EB138E4" w14:textId="2187ABA1"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lastRenderedPageBreak/>
              <w:t>a) Yes</w:t>
            </w:r>
            <w:r w:rsidR="006A4D8C" w:rsidRPr="003B2EFF">
              <w:rPr>
                <w:rFonts w:ascii="Times New Roman" w:hAnsi="Times New Roman" w:cs="Times New Roman"/>
                <w:sz w:val="24"/>
                <w:szCs w:val="24"/>
              </w:rPr>
              <w:t xml:space="preserve"> (how many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8555DB" w:rsidRPr="003B2EFF">
              <w:rPr>
                <w:rFonts w:ascii="Times New Roman" w:hAnsi="Times New Roman" w:cs="Times New Roman"/>
                <w:sz w:val="24"/>
                <w:szCs w:val="24"/>
              </w:rPr>
              <w:t xml:space="preserve"> </w:t>
            </w:r>
          </w:p>
          <w:p w14:paraId="1FE075B2" w14:textId="77777777" w:rsidR="008808E3"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No  </w:t>
            </w:r>
            <w:r w:rsidR="006A4D8C" w:rsidRPr="003B2EFF">
              <w:rPr>
                <w:rFonts w:ascii="Times New Roman" w:hAnsi="Times New Roman" w:cs="Times New Roman"/>
                <w:sz w:val="24"/>
                <w:szCs w:val="24"/>
              </w:rPr>
              <w:t>(the survey ends here)</w:t>
            </w:r>
            <w:r w:rsidR="008808E3" w:rsidRPr="003B2EFF">
              <w:rPr>
                <w:rFonts w:ascii="Times New Roman" w:hAnsi="Times New Roman" w:cs="Times New Roman"/>
                <w:sz w:val="24"/>
                <w:szCs w:val="24"/>
              </w:rPr>
              <w:t xml:space="preserve"> </w:t>
            </w:r>
          </w:p>
        </w:tc>
      </w:tr>
      <w:tr w:rsidR="008575B2" w:rsidRPr="003B2EFF" w14:paraId="091D41A6" w14:textId="77777777" w:rsidTr="002520B0">
        <w:tc>
          <w:tcPr>
            <w:tcW w:w="9350" w:type="dxa"/>
          </w:tcPr>
          <w:p w14:paraId="5BDD957D"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Injury was observed mainly at: </w:t>
            </w:r>
          </w:p>
          <w:p w14:paraId="5EBCB08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edges of the field  </w:t>
            </w:r>
          </w:p>
          <w:p w14:paraId="07CE1C38"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entire field </w:t>
            </w:r>
          </w:p>
        </w:tc>
      </w:tr>
      <w:tr w:rsidR="008575B2" w:rsidRPr="003B2EFF" w14:paraId="02686223" w14:textId="77777777" w:rsidTr="002520B0">
        <w:tc>
          <w:tcPr>
            <w:tcW w:w="9350" w:type="dxa"/>
          </w:tcPr>
          <w:p w14:paraId="426C44B6"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he injury pattern observed was: </w:t>
            </w:r>
          </w:p>
          <w:p w14:paraId="4E94D7ED"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uniform  </w:t>
            </w:r>
          </w:p>
          <w:p w14:paraId="3F2C88D2"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severe near field edges  </w:t>
            </w:r>
          </w:p>
          <w:p w14:paraId="2A89C572"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c) odd-shaped pattern </w:t>
            </w:r>
          </w:p>
        </w:tc>
      </w:tr>
      <w:tr w:rsidR="008575B2" w:rsidRPr="003B2EFF" w14:paraId="7EBF70B9" w14:textId="77777777" w:rsidTr="00C41DC9">
        <w:tc>
          <w:tcPr>
            <w:tcW w:w="9350" w:type="dxa"/>
          </w:tcPr>
          <w:p w14:paraId="79898345"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Did you file an official complaint with the Nebraska Department of Agriculture?  </w:t>
            </w:r>
          </w:p>
          <w:p w14:paraId="2B7DF4D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Yes  </w:t>
            </w:r>
          </w:p>
          <w:p w14:paraId="1A27AA5D"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b) No</w:t>
            </w:r>
          </w:p>
        </w:tc>
      </w:tr>
      <w:tr w:rsidR="008575B2" w:rsidRPr="003B2EFF" w14:paraId="370D0154" w14:textId="77777777" w:rsidTr="00C41DC9">
        <w:tc>
          <w:tcPr>
            <w:tcW w:w="9350" w:type="dxa"/>
            <w:tcBorders>
              <w:bottom w:val="single" w:sz="4" w:space="0" w:color="auto"/>
            </w:tcBorders>
          </w:tcPr>
          <w:p w14:paraId="1154593A" w14:textId="1084C0E1" w:rsidR="008575B2"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hat do you believe was the main cause for dicamba injury in your non-</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6BEFCED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ank-contamination</w:t>
            </w:r>
          </w:p>
          <w:p w14:paraId="69DE5CCD" w14:textId="181996CD"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Physical drift during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129B10E6" w14:textId="77777777"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soybeans</w:t>
            </w:r>
          </w:p>
          <w:p w14:paraId="61E3F4A9" w14:textId="38FF6A7E" w:rsidR="006A4D8C" w:rsidRPr="003B2EFF" w:rsidRDefault="006A4D8C"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Temperature inversion from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012DDE9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Physical drift during application in corn</w:t>
            </w:r>
          </w:p>
          <w:p w14:paraId="57C0657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corn</w:t>
            </w:r>
          </w:p>
          <w:p w14:paraId="0B00C187" w14:textId="77777777" w:rsidR="008808E3" w:rsidRPr="003B2EFF" w:rsidRDefault="008808E3"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emperature inversion from application in corn</w:t>
            </w:r>
          </w:p>
        </w:tc>
      </w:tr>
      <w:tr w:rsidR="00C41DC9" w:rsidRPr="003B2EFF" w14:paraId="735C74C2" w14:textId="77777777" w:rsidTr="00C41DC9">
        <w:tc>
          <w:tcPr>
            <w:tcW w:w="9350" w:type="dxa"/>
            <w:tcBorders>
              <w:top w:val="single" w:sz="4" w:space="0" w:color="auto"/>
            </w:tcBorders>
          </w:tcPr>
          <w:p w14:paraId="6264AB28" w14:textId="1B4CFDAE" w:rsidR="00C41DC9" w:rsidRDefault="00C41DC9" w:rsidP="00B71B07">
            <w:pPr>
              <w:rPr>
                <w:rFonts w:ascii="Times New Roman" w:hAnsi="Times New Roman" w:cs="Times New Roman"/>
                <w:sz w:val="24"/>
                <w:szCs w:val="24"/>
              </w:rPr>
            </w:pPr>
            <w:r w:rsidRPr="003B2EFF">
              <w:rPr>
                <w:rFonts w:ascii="Times New Roman" w:hAnsi="Times New Roman" w:cs="Times New Roman"/>
                <w:sz w:val="24"/>
                <w:szCs w:val="24"/>
                <w:vertAlign w:val="superscript"/>
              </w:rPr>
              <w:t>a</w:t>
            </w:r>
            <w:r w:rsidRPr="003B2EFF">
              <w:rPr>
                <w:rFonts w:ascii="Times New Roman" w:hAnsi="Times New Roman" w:cs="Times New Roman"/>
                <w:sz w:val="24"/>
                <w:szCs w:val="24"/>
              </w:rPr>
              <w:t xml:space="preserve">The survey was conducted in two formats: i) </w:t>
            </w:r>
            <w:r w:rsidR="00040AD5">
              <w:rPr>
                <w:rFonts w:ascii="Times New Roman" w:hAnsi="Times New Roman" w:cs="Times New Roman"/>
                <w:sz w:val="24"/>
                <w:szCs w:val="24"/>
              </w:rPr>
              <w:t>paper</w:t>
            </w:r>
            <w:r w:rsidR="00647E13">
              <w:rPr>
                <w:rFonts w:ascii="Times New Roman" w:hAnsi="Times New Roman" w:cs="Times New Roman"/>
                <w:sz w:val="24"/>
                <w:szCs w:val="24"/>
              </w:rPr>
              <w:t xml:space="preserve"> </w:t>
            </w:r>
            <w:r w:rsidRPr="003B2EFF">
              <w:rPr>
                <w:rFonts w:ascii="Times New Roman" w:hAnsi="Times New Roman" w:cs="Times New Roman"/>
                <w:sz w:val="24"/>
                <w:szCs w:val="24"/>
              </w:rPr>
              <w:t>copies handed out during 2017 Soybean Management Field Days (</w:t>
            </w:r>
            <w:r w:rsidR="00B71B07">
              <w:rPr>
                <w:rFonts w:ascii="Times New Roman" w:hAnsi="Times New Roman" w:cs="Times New Roman"/>
                <w:sz w:val="24"/>
                <w:szCs w:val="24"/>
              </w:rPr>
              <w:t>441</w:t>
            </w:r>
            <w:r w:rsidRPr="003B2EFF">
              <w:rPr>
                <w:rFonts w:ascii="Times New Roman" w:hAnsi="Times New Roman" w:cs="Times New Roman"/>
                <w:sz w:val="24"/>
                <w:szCs w:val="24"/>
              </w:rPr>
              <w:t xml:space="preserve"> participants</w:t>
            </w:r>
            <w:r w:rsidR="00B71B07">
              <w:rPr>
                <w:rFonts w:ascii="Times New Roman" w:hAnsi="Times New Roman" w:cs="Times New Roman"/>
                <w:sz w:val="24"/>
                <w:szCs w:val="24"/>
              </w:rPr>
              <w:t xml:space="preserve"> attended the field days</w:t>
            </w:r>
            <w:r w:rsidRPr="003B2EFF">
              <w:rPr>
                <w:rFonts w:ascii="Times New Roman" w:hAnsi="Times New Roman" w:cs="Times New Roman"/>
                <w:sz w:val="24"/>
                <w:szCs w:val="24"/>
              </w:rPr>
              <w:t>), held at four major soybean growing areas of Nebraska (August 08-11, 2017 at North Platte, Ord, Auburn, and Tekamah, respectively); and ii) online using SurveyMonkey (</w:t>
            </w:r>
            <w:hyperlink r:id="rId16" w:history="1">
              <w:r w:rsidR="00647E13" w:rsidRPr="00647E13">
                <w:rPr>
                  <w:rStyle w:val="Hyperlink"/>
                  <w:rFonts w:ascii="Times New Roman" w:hAnsi="Times New Roman" w:cs="Times New Roman"/>
                  <w:sz w:val="24"/>
                  <w:szCs w:val="24"/>
                </w:rPr>
                <w:t>www.survemonkey.com</w:t>
              </w:r>
            </w:hyperlink>
            <w:r w:rsidRPr="003B2EFF">
              <w:rPr>
                <w:rFonts w:ascii="Times New Roman" w:hAnsi="Times New Roman" w:cs="Times New Roman"/>
                <w:sz w:val="24"/>
                <w:szCs w:val="24"/>
              </w:rPr>
              <w:t xml:space="preserve">) linked to </w:t>
            </w:r>
            <w:r w:rsidR="00647E13">
              <w:rPr>
                <w:rFonts w:ascii="Times New Roman" w:hAnsi="Times New Roman" w:cs="Times New Roman"/>
                <w:sz w:val="24"/>
                <w:szCs w:val="24"/>
              </w:rPr>
              <w:t xml:space="preserve">the </w:t>
            </w:r>
            <w:r w:rsidRPr="003B2EFF">
              <w:rPr>
                <w:rFonts w:ascii="Times New Roman" w:hAnsi="Times New Roman" w:cs="Times New Roman"/>
                <w:sz w:val="24"/>
                <w:szCs w:val="24"/>
              </w:rPr>
              <w:t>University of Nebraska-Lincoln (UNL) CropWatch website (</w:t>
            </w:r>
            <w:r w:rsidR="00647E13">
              <w:rPr>
                <w:rFonts w:ascii="Times New Roman" w:hAnsi="Times New Roman" w:cs="Times New Roman"/>
                <w:sz w:val="24"/>
                <w:szCs w:val="24"/>
              </w:rPr>
              <w:t xml:space="preserve">the </w:t>
            </w:r>
            <w:r w:rsidRPr="003B2EFF">
              <w:rPr>
                <w:rFonts w:ascii="Times New Roman" w:hAnsi="Times New Roman" w:cs="Times New Roman"/>
                <w:sz w:val="24"/>
                <w:szCs w:val="24"/>
              </w:rPr>
              <w:t xml:space="preserve">central resource for UNL Extension information on crop production and pest management; </w:t>
            </w:r>
            <w:hyperlink r:id="rId17" w:history="1">
              <w:r w:rsidRPr="003B2EFF">
                <w:rPr>
                  <w:rStyle w:val="Hyperlink"/>
                  <w:rFonts w:ascii="Times New Roman" w:hAnsi="Times New Roman" w:cs="Times New Roman"/>
                  <w:sz w:val="24"/>
                  <w:szCs w:val="24"/>
                </w:rPr>
                <w:t>www.cropwatch.unl.edu</w:t>
              </w:r>
            </w:hyperlink>
            <w:r w:rsidRPr="003B2EFF">
              <w:rPr>
                <w:rFonts w:ascii="Times New Roman" w:hAnsi="Times New Roman" w:cs="Times New Roman"/>
                <w:sz w:val="24"/>
                <w:szCs w:val="24"/>
              </w:rPr>
              <w:t>).</w:t>
            </w:r>
          </w:p>
          <w:p w14:paraId="0ACCF194" w14:textId="0F80F712" w:rsidR="00622C4C" w:rsidRPr="00622C4C" w:rsidRDefault="00622C4C" w:rsidP="00C046DF">
            <w:pPr>
              <w:rPr>
                <w:rFonts w:ascii="Times New Roman" w:hAnsi="Times New Roman" w:cs="Times New Roman"/>
                <w:sz w:val="24"/>
                <w:szCs w:val="24"/>
              </w:rPr>
            </w:pPr>
            <w:r w:rsidRPr="00622C4C">
              <w:rPr>
                <w:rFonts w:ascii="Times New Roman" w:hAnsi="Times New Roman" w:cs="Times New Roman"/>
                <w:sz w:val="24"/>
              </w:rPr>
              <w:t>DR =</w:t>
            </w:r>
            <w:r w:rsidR="00C046DF">
              <w:rPr>
                <w:rFonts w:ascii="Times New Roman" w:hAnsi="Times New Roman" w:cs="Times New Roman"/>
                <w:sz w:val="24"/>
              </w:rPr>
              <w:t xml:space="preserve"> dicamba-resistant soybeans,</w:t>
            </w:r>
            <w:r w:rsidRPr="00622C4C">
              <w:rPr>
                <w:rFonts w:ascii="Times New Roman" w:hAnsi="Times New Roman" w:cs="Times New Roman"/>
                <w:sz w:val="24"/>
              </w:rPr>
              <w:t xml:space="preserve"> Xtend</w:t>
            </w:r>
            <w:r w:rsidR="008A73DD" w:rsidRPr="008A73DD">
              <w:rPr>
                <w:rFonts w:ascii="Times New Roman" w:hAnsi="Times New Roman" w:cs="Times New Roman"/>
                <w:sz w:val="24"/>
                <w:vertAlign w:val="superscript"/>
              </w:rPr>
              <w:t>®</w:t>
            </w:r>
            <w:r w:rsidRPr="00622C4C">
              <w:rPr>
                <w:rFonts w:ascii="Times New Roman" w:hAnsi="Times New Roman" w:cs="Times New Roman"/>
                <w:sz w:val="24"/>
              </w:rPr>
              <w:t xml:space="preserve"> technology</w:t>
            </w:r>
            <w:r w:rsidR="008A73DD">
              <w:rPr>
                <w:rFonts w:ascii="Times New Roman" w:hAnsi="Times New Roman" w:cs="Times New Roman"/>
                <w:sz w:val="24"/>
              </w:rPr>
              <w:t xml:space="preserve">, </w:t>
            </w:r>
            <w:r w:rsidR="008A73DD">
              <w:rPr>
                <w:rFonts w:ascii="Times New Roman" w:eastAsia="Times New Roman" w:hAnsi="Times New Roman" w:cs="Times New Roman"/>
                <w:color w:val="222222"/>
                <w:sz w:val="24"/>
                <w:szCs w:val="24"/>
                <w:shd w:val="clear" w:color="auto" w:fill="FFFFFF"/>
              </w:rPr>
              <w:t>Monsanto Company, St Louis, MO.</w:t>
            </w:r>
          </w:p>
        </w:tc>
      </w:tr>
    </w:tbl>
    <w:p w14:paraId="1482C1A0" w14:textId="77777777" w:rsidR="00870293" w:rsidRPr="003B2EFF" w:rsidRDefault="00870293" w:rsidP="00622C4C">
      <w:pPr>
        <w:rPr>
          <w:rFonts w:ascii="Times New Roman" w:hAnsi="Times New Roman" w:cs="Times New Roman"/>
          <w:sz w:val="24"/>
          <w:szCs w:val="24"/>
        </w:rPr>
      </w:pPr>
    </w:p>
    <w:sectPr w:rsidR="00870293" w:rsidRPr="003B2EFF" w:rsidSect="000179E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07C64" w14:textId="77777777" w:rsidR="004509F9" w:rsidRDefault="004509F9" w:rsidP="00DF3F78">
      <w:r>
        <w:separator/>
      </w:r>
    </w:p>
  </w:endnote>
  <w:endnote w:type="continuationSeparator" w:id="0">
    <w:p w14:paraId="349A0D76" w14:textId="77777777" w:rsidR="004509F9" w:rsidRDefault="004509F9"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7F6C8" w14:textId="77777777" w:rsidR="00C1296E" w:rsidRDefault="00C129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5E651" w14:textId="77777777" w:rsidR="00C1296E" w:rsidRDefault="00C129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82D35" w14:textId="77777777" w:rsidR="00C1296E" w:rsidRDefault="00C12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D0282" w14:textId="77777777" w:rsidR="004509F9" w:rsidRDefault="004509F9" w:rsidP="00DF3F78">
      <w:r>
        <w:separator/>
      </w:r>
    </w:p>
  </w:footnote>
  <w:footnote w:type="continuationSeparator" w:id="0">
    <w:p w14:paraId="7D9A884F" w14:textId="77777777" w:rsidR="004509F9" w:rsidRDefault="004509F9" w:rsidP="00DF3F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C0D00" w14:textId="77777777" w:rsidR="00C1296E" w:rsidRDefault="00C129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9ED8" w14:textId="77777777" w:rsidR="00C1296E" w:rsidRDefault="00C129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9DB8D" w14:textId="77777777" w:rsidR="00C1296E" w:rsidRDefault="00C129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E24"/>
    <w:rsid w:val="00024CFC"/>
    <w:rsid w:val="000273FF"/>
    <w:rsid w:val="0003551C"/>
    <w:rsid w:val="00035624"/>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577BC"/>
    <w:rsid w:val="0006054F"/>
    <w:rsid w:val="000612B0"/>
    <w:rsid w:val="0006275E"/>
    <w:rsid w:val="00062E33"/>
    <w:rsid w:val="00064454"/>
    <w:rsid w:val="00067CF6"/>
    <w:rsid w:val="000723D2"/>
    <w:rsid w:val="00082AD9"/>
    <w:rsid w:val="00083120"/>
    <w:rsid w:val="00085A19"/>
    <w:rsid w:val="000863D8"/>
    <w:rsid w:val="00086C48"/>
    <w:rsid w:val="000872B5"/>
    <w:rsid w:val="00094505"/>
    <w:rsid w:val="00097D82"/>
    <w:rsid w:val="000A13FA"/>
    <w:rsid w:val="000A18B2"/>
    <w:rsid w:val="000A34ED"/>
    <w:rsid w:val="000A508E"/>
    <w:rsid w:val="000A57B2"/>
    <w:rsid w:val="000B00F8"/>
    <w:rsid w:val="000B3F54"/>
    <w:rsid w:val="000B57C3"/>
    <w:rsid w:val="000B5CFD"/>
    <w:rsid w:val="000B6E49"/>
    <w:rsid w:val="000B7AF3"/>
    <w:rsid w:val="000C1DB0"/>
    <w:rsid w:val="000D063B"/>
    <w:rsid w:val="000D36FF"/>
    <w:rsid w:val="000E30CB"/>
    <w:rsid w:val="000F3F13"/>
    <w:rsid w:val="000F7A45"/>
    <w:rsid w:val="00103E3F"/>
    <w:rsid w:val="00103EEC"/>
    <w:rsid w:val="00104F90"/>
    <w:rsid w:val="00117B62"/>
    <w:rsid w:val="001300EE"/>
    <w:rsid w:val="00131276"/>
    <w:rsid w:val="00133631"/>
    <w:rsid w:val="00136916"/>
    <w:rsid w:val="001370E4"/>
    <w:rsid w:val="001426AE"/>
    <w:rsid w:val="0015080E"/>
    <w:rsid w:val="0015729F"/>
    <w:rsid w:val="001603CC"/>
    <w:rsid w:val="00162EDA"/>
    <w:rsid w:val="001665C8"/>
    <w:rsid w:val="00167F27"/>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A7B63"/>
    <w:rsid w:val="001B52F0"/>
    <w:rsid w:val="001B60D6"/>
    <w:rsid w:val="001C0C69"/>
    <w:rsid w:val="001C1669"/>
    <w:rsid w:val="001C6892"/>
    <w:rsid w:val="001D3557"/>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7310"/>
    <w:rsid w:val="00237400"/>
    <w:rsid w:val="00240E10"/>
    <w:rsid w:val="002423B0"/>
    <w:rsid w:val="0024324E"/>
    <w:rsid w:val="00245F76"/>
    <w:rsid w:val="002464FA"/>
    <w:rsid w:val="00246F89"/>
    <w:rsid w:val="00250A27"/>
    <w:rsid w:val="002520B0"/>
    <w:rsid w:val="0025488C"/>
    <w:rsid w:val="00254D76"/>
    <w:rsid w:val="00257712"/>
    <w:rsid w:val="002608E2"/>
    <w:rsid w:val="00262EB9"/>
    <w:rsid w:val="00263CE6"/>
    <w:rsid w:val="00275DC8"/>
    <w:rsid w:val="00277035"/>
    <w:rsid w:val="0028081F"/>
    <w:rsid w:val="00281E97"/>
    <w:rsid w:val="00283D00"/>
    <w:rsid w:val="0028510D"/>
    <w:rsid w:val="002933FB"/>
    <w:rsid w:val="002937A4"/>
    <w:rsid w:val="002944B9"/>
    <w:rsid w:val="00294C01"/>
    <w:rsid w:val="00296486"/>
    <w:rsid w:val="002A28DC"/>
    <w:rsid w:val="002A5298"/>
    <w:rsid w:val="002A7C7D"/>
    <w:rsid w:val="002B4C39"/>
    <w:rsid w:val="002B7792"/>
    <w:rsid w:val="002C4B8D"/>
    <w:rsid w:val="002C5379"/>
    <w:rsid w:val="002C53AE"/>
    <w:rsid w:val="002D0F58"/>
    <w:rsid w:val="002D3E99"/>
    <w:rsid w:val="002E74C1"/>
    <w:rsid w:val="002F345D"/>
    <w:rsid w:val="002F3870"/>
    <w:rsid w:val="003014D4"/>
    <w:rsid w:val="00303786"/>
    <w:rsid w:val="00304949"/>
    <w:rsid w:val="00304F7F"/>
    <w:rsid w:val="003079C1"/>
    <w:rsid w:val="003102D3"/>
    <w:rsid w:val="00311B98"/>
    <w:rsid w:val="00312EFF"/>
    <w:rsid w:val="003220B3"/>
    <w:rsid w:val="003220BE"/>
    <w:rsid w:val="00327CBF"/>
    <w:rsid w:val="00333A0E"/>
    <w:rsid w:val="00335E3F"/>
    <w:rsid w:val="003411E1"/>
    <w:rsid w:val="00344814"/>
    <w:rsid w:val="003465BC"/>
    <w:rsid w:val="00346771"/>
    <w:rsid w:val="00347385"/>
    <w:rsid w:val="00347DA5"/>
    <w:rsid w:val="0035129A"/>
    <w:rsid w:val="00351B67"/>
    <w:rsid w:val="00352D56"/>
    <w:rsid w:val="00354677"/>
    <w:rsid w:val="00354B69"/>
    <w:rsid w:val="00356A41"/>
    <w:rsid w:val="003576CF"/>
    <w:rsid w:val="00357E25"/>
    <w:rsid w:val="003606BE"/>
    <w:rsid w:val="0036272C"/>
    <w:rsid w:val="00370B52"/>
    <w:rsid w:val="00373090"/>
    <w:rsid w:val="00373288"/>
    <w:rsid w:val="00375C94"/>
    <w:rsid w:val="0037639F"/>
    <w:rsid w:val="00377FD5"/>
    <w:rsid w:val="0038096F"/>
    <w:rsid w:val="00381BF1"/>
    <w:rsid w:val="003876C4"/>
    <w:rsid w:val="003878A9"/>
    <w:rsid w:val="0039655D"/>
    <w:rsid w:val="00396F86"/>
    <w:rsid w:val="003A1523"/>
    <w:rsid w:val="003B0A1E"/>
    <w:rsid w:val="003B2EFF"/>
    <w:rsid w:val="003B7504"/>
    <w:rsid w:val="003C6406"/>
    <w:rsid w:val="003D2F3D"/>
    <w:rsid w:val="003D3844"/>
    <w:rsid w:val="003D40C2"/>
    <w:rsid w:val="003D55F8"/>
    <w:rsid w:val="003E5C5A"/>
    <w:rsid w:val="003F4A4C"/>
    <w:rsid w:val="003F6751"/>
    <w:rsid w:val="003F67C4"/>
    <w:rsid w:val="003F793C"/>
    <w:rsid w:val="003F7DE2"/>
    <w:rsid w:val="0040112E"/>
    <w:rsid w:val="00401FF9"/>
    <w:rsid w:val="00410680"/>
    <w:rsid w:val="00411744"/>
    <w:rsid w:val="00412639"/>
    <w:rsid w:val="004214A3"/>
    <w:rsid w:val="00426248"/>
    <w:rsid w:val="00426AFB"/>
    <w:rsid w:val="00432C23"/>
    <w:rsid w:val="004352C2"/>
    <w:rsid w:val="00436134"/>
    <w:rsid w:val="004509F9"/>
    <w:rsid w:val="00452592"/>
    <w:rsid w:val="004557D2"/>
    <w:rsid w:val="00455864"/>
    <w:rsid w:val="00455B42"/>
    <w:rsid w:val="00461262"/>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10DB"/>
    <w:rsid w:val="004A2D91"/>
    <w:rsid w:val="004A7B7E"/>
    <w:rsid w:val="004B1BA5"/>
    <w:rsid w:val="004B2143"/>
    <w:rsid w:val="004B2BFC"/>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1FFE"/>
    <w:rsid w:val="00507F69"/>
    <w:rsid w:val="00510B86"/>
    <w:rsid w:val="0051785A"/>
    <w:rsid w:val="005210C7"/>
    <w:rsid w:val="00526C60"/>
    <w:rsid w:val="0053043B"/>
    <w:rsid w:val="0053587B"/>
    <w:rsid w:val="00536AAA"/>
    <w:rsid w:val="00541FC9"/>
    <w:rsid w:val="0054428F"/>
    <w:rsid w:val="005454EA"/>
    <w:rsid w:val="00557E3F"/>
    <w:rsid w:val="005679FC"/>
    <w:rsid w:val="0057498E"/>
    <w:rsid w:val="00577DBC"/>
    <w:rsid w:val="00581725"/>
    <w:rsid w:val="00582861"/>
    <w:rsid w:val="00585486"/>
    <w:rsid w:val="00585FBD"/>
    <w:rsid w:val="00590C4B"/>
    <w:rsid w:val="00592E91"/>
    <w:rsid w:val="00592FDD"/>
    <w:rsid w:val="005A13F7"/>
    <w:rsid w:val="005A1FF9"/>
    <w:rsid w:val="005A2F12"/>
    <w:rsid w:val="005B27FD"/>
    <w:rsid w:val="005B31D3"/>
    <w:rsid w:val="005B3904"/>
    <w:rsid w:val="005B4E69"/>
    <w:rsid w:val="005B4EF7"/>
    <w:rsid w:val="005C0A97"/>
    <w:rsid w:val="005D2706"/>
    <w:rsid w:val="005D4DE4"/>
    <w:rsid w:val="005D65C3"/>
    <w:rsid w:val="005E0A9F"/>
    <w:rsid w:val="005E2FCA"/>
    <w:rsid w:val="005E50D6"/>
    <w:rsid w:val="005F60E1"/>
    <w:rsid w:val="005F6323"/>
    <w:rsid w:val="00606076"/>
    <w:rsid w:val="00606163"/>
    <w:rsid w:val="00611179"/>
    <w:rsid w:val="00612F19"/>
    <w:rsid w:val="00612F52"/>
    <w:rsid w:val="00613D06"/>
    <w:rsid w:val="006168ED"/>
    <w:rsid w:val="00620E84"/>
    <w:rsid w:val="00622981"/>
    <w:rsid w:val="00622C4C"/>
    <w:rsid w:val="00624DAD"/>
    <w:rsid w:val="00625FBD"/>
    <w:rsid w:val="00632AF9"/>
    <w:rsid w:val="00636E51"/>
    <w:rsid w:val="006375F0"/>
    <w:rsid w:val="00642826"/>
    <w:rsid w:val="00647E13"/>
    <w:rsid w:val="0065440F"/>
    <w:rsid w:val="006551FA"/>
    <w:rsid w:val="00656674"/>
    <w:rsid w:val="00657200"/>
    <w:rsid w:val="006576E5"/>
    <w:rsid w:val="00661E82"/>
    <w:rsid w:val="00665E74"/>
    <w:rsid w:val="00666EB2"/>
    <w:rsid w:val="006734D0"/>
    <w:rsid w:val="006736AA"/>
    <w:rsid w:val="006739C3"/>
    <w:rsid w:val="006741CD"/>
    <w:rsid w:val="00677964"/>
    <w:rsid w:val="00680243"/>
    <w:rsid w:val="006822F9"/>
    <w:rsid w:val="0068263B"/>
    <w:rsid w:val="0068454D"/>
    <w:rsid w:val="00684BE9"/>
    <w:rsid w:val="006853F0"/>
    <w:rsid w:val="0069349A"/>
    <w:rsid w:val="00695283"/>
    <w:rsid w:val="0069749C"/>
    <w:rsid w:val="006A079F"/>
    <w:rsid w:val="006A40AE"/>
    <w:rsid w:val="006A4D8C"/>
    <w:rsid w:val="006A7D41"/>
    <w:rsid w:val="006B0A4D"/>
    <w:rsid w:val="006B2222"/>
    <w:rsid w:val="006B268E"/>
    <w:rsid w:val="006B3814"/>
    <w:rsid w:val="006B7AFB"/>
    <w:rsid w:val="006B7E53"/>
    <w:rsid w:val="006C221C"/>
    <w:rsid w:val="006C673E"/>
    <w:rsid w:val="006C694D"/>
    <w:rsid w:val="006D02E2"/>
    <w:rsid w:val="006D11B8"/>
    <w:rsid w:val="006D18C0"/>
    <w:rsid w:val="006E154C"/>
    <w:rsid w:val="006E1AA0"/>
    <w:rsid w:val="006E2766"/>
    <w:rsid w:val="006E278F"/>
    <w:rsid w:val="006E2E2B"/>
    <w:rsid w:val="006F09F8"/>
    <w:rsid w:val="006F44A9"/>
    <w:rsid w:val="006F5F95"/>
    <w:rsid w:val="00700E7E"/>
    <w:rsid w:val="007016A7"/>
    <w:rsid w:val="00710036"/>
    <w:rsid w:val="007119D0"/>
    <w:rsid w:val="007152CC"/>
    <w:rsid w:val="00715ECF"/>
    <w:rsid w:val="007234E1"/>
    <w:rsid w:val="007258B8"/>
    <w:rsid w:val="007344D9"/>
    <w:rsid w:val="00735E9B"/>
    <w:rsid w:val="00741081"/>
    <w:rsid w:val="0074236D"/>
    <w:rsid w:val="00743127"/>
    <w:rsid w:val="0074349F"/>
    <w:rsid w:val="00751676"/>
    <w:rsid w:val="00751C18"/>
    <w:rsid w:val="00752AEB"/>
    <w:rsid w:val="00770CF7"/>
    <w:rsid w:val="00777D1E"/>
    <w:rsid w:val="00780420"/>
    <w:rsid w:val="007813D4"/>
    <w:rsid w:val="0079210B"/>
    <w:rsid w:val="007947A2"/>
    <w:rsid w:val="007958B3"/>
    <w:rsid w:val="00795A03"/>
    <w:rsid w:val="00795DA6"/>
    <w:rsid w:val="007A02CC"/>
    <w:rsid w:val="007A04EB"/>
    <w:rsid w:val="007A13DB"/>
    <w:rsid w:val="007A32C8"/>
    <w:rsid w:val="007A4908"/>
    <w:rsid w:val="007A690E"/>
    <w:rsid w:val="007B2074"/>
    <w:rsid w:val="007B3609"/>
    <w:rsid w:val="007C25DC"/>
    <w:rsid w:val="007D0DCF"/>
    <w:rsid w:val="007D10DA"/>
    <w:rsid w:val="007D1DB6"/>
    <w:rsid w:val="007D4257"/>
    <w:rsid w:val="007E43BC"/>
    <w:rsid w:val="007E4910"/>
    <w:rsid w:val="007E5EA4"/>
    <w:rsid w:val="007F2BEF"/>
    <w:rsid w:val="007F3ACC"/>
    <w:rsid w:val="007F762C"/>
    <w:rsid w:val="007F7826"/>
    <w:rsid w:val="00803D8B"/>
    <w:rsid w:val="008078C4"/>
    <w:rsid w:val="00812338"/>
    <w:rsid w:val="00815444"/>
    <w:rsid w:val="008201BF"/>
    <w:rsid w:val="0082144A"/>
    <w:rsid w:val="00831761"/>
    <w:rsid w:val="00832A66"/>
    <w:rsid w:val="00843944"/>
    <w:rsid w:val="00853B07"/>
    <w:rsid w:val="008555DB"/>
    <w:rsid w:val="008575B2"/>
    <w:rsid w:val="00866F83"/>
    <w:rsid w:val="00870293"/>
    <w:rsid w:val="00870B03"/>
    <w:rsid w:val="00875AE9"/>
    <w:rsid w:val="00876034"/>
    <w:rsid w:val="00876AE3"/>
    <w:rsid w:val="00877314"/>
    <w:rsid w:val="008808E3"/>
    <w:rsid w:val="00886D67"/>
    <w:rsid w:val="008876BB"/>
    <w:rsid w:val="00890158"/>
    <w:rsid w:val="008953EA"/>
    <w:rsid w:val="00895988"/>
    <w:rsid w:val="008977E8"/>
    <w:rsid w:val="008A096B"/>
    <w:rsid w:val="008A4DEE"/>
    <w:rsid w:val="008A73DD"/>
    <w:rsid w:val="008A7B05"/>
    <w:rsid w:val="008B282A"/>
    <w:rsid w:val="008B72CB"/>
    <w:rsid w:val="008B7368"/>
    <w:rsid w:val="008C0062"/>
    <w:rsid w:val="008C5D81"/>
    <w:rsid w:val="008D39C1"/>
    <w:rsid w:val="008D753A"/>
    <w:rsid w:val="008E413D"/>
    <w:rsid w:val="008E438B"/>
    <w:rsid w:val="008E5E54"/>
    <w:rsid w:val="008F1498"/>
    <w:rsid w:val="008F6AA1"/>
    <w:rsid w:val="0090109E"/>
    <w:rsid w:val="009105FE"/>
    <w:rsid w:val="0091294A"/>
    <w:rsid w:val="009216A4"/>
    <w:rsid w:val="00922024"/>
    <w:rsid w:val="00925416"/>
    <w:rsid w:val="0092762E"/>
    <w:rsid w:val="00927657"/>
    <w:rsid w:val="00933787"/>
    <w:rsid w:val="00933A63"/>
    <w:rsid w:val="00946B3B"/>
    <w:rsid w:val="00946E1D"/>
    <w:rsid w:val="00950B02"/>
    <w:rsid w:val="0095469B"/>
    <w:rsid w:val="00955DD2"/>
    <w:rsid w:val="00961962"/>
    <w:rsid w:val="00962DAD"/>
    <w:rsid w:val="00965E60"/>
    <w:rsid w:val="00970574"/>
    <w:rsid w:val="00970AF9"/>
    <w:rsid w:val="009727B7"/>
    <w:rsid w:val="00976A5A"/>
    <w:rsid w:val="00982017"/>
    <w:rsid w:val="00982754"/>
    <w:rsid w:val="00990128"/>
    <w:rsid w:val="0099424E"/>
    <w:rsid w:val="0099774D"/>
    <w:rsid w:val="009A1633"/>
    <w:rsid w:val="009A1941"/>
    <w:rsid w:val="009A3CE5"/>
    <w:rsid w:val="009A5920"/>
    <w:rsid w:val="009B70B1"/>
    <w:rsid w:val="009B7921"/>
    <w:rsid w:val="009C0D15"/>
    <w:rsid w:val="009C395B"/>
    <w:rsid w:val="009C49F9"/>
    <w:rsid w:val="009D2DDE"/>
    <w:rsid w:val="009D3DA7"/>
    <w:rsid w:val="009D638C"/>
    <w:rsid w:val="009E2CC7"/>
    <w:rsid w:val="009E6679"/>
    <w:rsid w:val="009F374B"/>
    <w:rsid w:val="009F62F8"/>
    <w:rsid w:val="00A00D2C"/>
    <w:rsid w:val="00A00F35"/>
    <w:rsid w:val="00A0714F"/>
    <w:rsid w:val="00A122F5"/>
    <w:rsid w:val="00A14F84"/>
    <w:rsid w:val="00A1617F"/>
    <w:rsid w:val="00A22E72"/>
    <w:rsid w:val="00A23B3F"/>
    <w:rsid w:val="00A27E03"/>
    <w:rsid w:val="00A31B18"/>
    <w:rsid w:val="00A353F1"/>
    <w:rsid w:val="00A36713"/>
    <w:rsid w:val="00A41A23"/>
    <w:rsid w:val="00A434C9"/>
    <w:rsid w:val="00A4490B"/>
    <w:rsid w:val="00A44DB8"/>
    <w:rsid w:val="00A47F54"/>
    <w:rsid w:val="00A5148D"/>
    <w:rsid w:val="00A61C8B"/>
    <w:rsid w:val="00A62033"/>
    <w:rsid w:val="00A63609"/>
    <w:rsid w:val="00A7048B"/>
    <w:rsid w:val="00A75D72"/>
    <w:rsid w:val="00A76343"/>
    <w:rsid w:val="00A7745F"/>
    <w:rsid w:val="00A812C3"/>
    <w:rsid w:val="00A814AE"/>
    <w:rsid w:val="00A82CDC"/>
    <w:rsid w:val="00A83401"/>
    <w:rsid w:val="00A839F2"/>
    <w:rsid w:val="00A91075"/>
    <w:rsid w:val="00A9185A"/>
    <w:rsid w:val="00A91AE9"/>
    <w:rsid w:val="00A940C8"/>
    <w:rsid w:val="00A9547E"/>
    <w:rsid w:val="00A96225"/>
    <w:rsid w:val="00A96A40"/>
    <w:rsid w:val="00AA0C33"/>
    <w:rsid w:val="00AA106A"/>
    <w:rsid w:val="00AA7BA1"/>
    <w:rsid w:val="00AB3064"/>
    <w:rsid w:val="00AB4746"/>
    <w:rsid w:val="00AD09FE"/>
    <w:rsid w:val="00AD0AA3"/>
    <w:rsid w:val="00AD1988"/>
    <w:rsid w:val="00AD47B5"/>
    <w:rsid w:val="00AD7E55"/>
    <w:rsid w:val="00AE2BC5"/>
    <w:rsid w:val="00AE668E"/>
    <w:rsid w:val="00AE6B75"/>
    <w:rsid w:val="00AE7B11"/>
    <w:rsid w:val="00AF4A84"/>
    <w:rsid w:val="00AF5577"/>
    <w:rsid w:val="00AF63EA"/>
    <w:rsid w:val="00B004FF"/>
    <w:rsid w:val="00B00AD8"/>
    <w:rsid w:val="00B040E6"/>
    <w:rsid w:val="00B06E6C"/>
    <w:rsid w:val="00B1271B"/>
    <w:rsid w:val="00B1431F"/>
    <w:rsid w:val="00B157A8"/>
    <w:rsid w:val="00B15952"/>
    <w:rsid w:val="00B20185"/>
    <w:rsid w:val="00B27BD9"/>
    <w:rsid w:val="00B30421"/>
    <w:rsid w:val="00B30F55"/>
    <w:rsid w:val="00B32B8F"/>
    <w:rsid w:val="00B40CB9"/>
    <w:rsid w:val="00B42BFA"/>
    <w:rsid w:val="00B4496B"/>
    <w:rsid w:val="00B556C1"/>
    <w:rsid w:val="00B56F04"/>
    <w:rsid w:val="00B70856"/>
    <w:rsid w:val="00B71A30"/>
    <w:rsid w:val="00B71B07"/>
    <w:rsid w:val="00B75F13"/>
    <w:rsid w:val="00B81CAC"/>
    <w:rsid w:val="00B87D55"/>
    <w:rsid w:val="00B915CF"/>
    <w:rsid w:val="00B940AB"/>
    <w:rsid w:val="00B965B3"/>
    <w:rsid w:val="00BA13D6"/>
    <w:rsid w:val="00BA1A60"/>
    <w:rsid w:val="00BA2F34"/>
    <w:rsid w:val="00BA6E51"/>
    <w:rsid w:val="00BB41C5"/>
    <w:rsid w:val="00BC1420"/>
    <w:rsid w:val="00BC6F5E"/>
    <w:rsid w:val="00BD02AA"/>
    <w:rsid w:val="00BD0CEF"/>
    <w:rsid w:val="00BD47B0"/>
    <w:rsid w:val="00BD736C"/>
    <w:rsid w:val="00BD7407"/>
    <w:rsid w:val="00BE0BB7"/>
    <w:rsid w:val="00BE2864"/>
    <w:rsid w:val="00BE2F71"/>
    <w:rsid w:val="00BE39E4"/>
    <w:rsid w:val="00BE3CA2"/>
    <w:rsid w:val="00BE415E"/>
    <w:rsid w:val="00BE5A83"/>
    <w:rsid w:val="00BF296C"/>
    <w:rsid w:val="00BF3E11"/>
    <w:rsid w:val="00C046DF"/>
    <w:rsid w:val="00C0588F"/>
    <w:rsid w:val="00C0642F"/>
    <w:rsid w:val="00C0794B"/>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6695"/>
    <w:rsid w:val="00C50D37"/>
    <w:rsid w:val="00C53A20"/>
    <w:rsid w:val="00C55829"/>
    <w:rsid w:val="00C55954"/>
    <w:rsid w:val="00C56E8F"/>
    <w:rsid w:val="00C60DAF"/>
    <w:rsid w:val="00C61927"/>
    <w:rsid w:val="00C6480A"/>
    <w:rsid w:val="00C64DE0"/>
    <w:rsid w:val="00C70226"/>
    <w:rsid w:val="00C74359"/>
    <w:rsid w:val="00C76241"/>
    <w:rsid w:val="00C80671"/>
    <w:rsid w:val="00C830FC"/>
    <w:rsid w:val="00C8464A"/>
    <w:rsid w:val="00C8572C"/>
    <w:rsid w:val="00C90720"/>
    <w:rsid w:val="00C90E40"/>
    <w:rsid w:val="00C96036"/>
    <w:rsid w:val="00C974FC"/>
    <w:rsid w:val="00CB00C6"/>
    <w:rsid w:val="00CB7260"/>
    <w:rsid w:val="00CB7A58"/>
    <w:rsid w:val="00CC43CA"/>
    <w:rsid w:val="00CC6F69"/>
    <w:rsid w:val="00CC7318"/>
    <w:rsid w:val="00CD029E"/>
    <w:rsid w:val="00CD5344"/>
    <w:rsid w:val="00CD6778"/>
    <w:rsid w:val="00CE0798"/>
    <w:rsid w:val="00CE11CB"/>
    <w:rsid w:val="00CE24F2"/>
    <w:rsid w:val="00CE4CEC"/>
    <w:rsid w:val="00CE7986"/>
    <w:rsid w:val="00CF713F"/>
    <w:rsid w:val="00D01AA5"/>
    <w:rsid w:val="00D12EBA"/>
    <w:rsid w:val="00D232E1"/>
    <w:rsid w:val="00D25709"/>
    <w:rsid w:val="00D26F18"/>
    <w:rsid w:val="00D271E0"/>
    <w:rsid w:val="00D31CDF"/>
    <w:rsid w:val="00D445D2"/>
    <w:rsid w:val="00D502E9"/>
    <w:rsid w:val="00D53B40"/>
    <w:rsid w:val="00D55EF5"/>
    <w:rsid w:val="00D564C0"/>
    <w:rsid w:val="00D64458"/>
    <w:rsid w:val="00D64E9A"/>
    <w:rsid w:val="00D715D4"/>
    <w:rsid w:val="00D74216"/>
    <w:rsid w:val="00D763FB"/>
    <w:rsid w:val="00D769FA"/>
    <w:rsid w:val="00D778CC"/>
    <w:rsid w:val="00D77AA6"/>
    <w:rsid w:val="00D81FBD"/>
    <w:rsid w:val="00D8531E"/>
    <w:rsid w:val="00D86AD7"/>
    <w:rsid w:val="00D870EB"/>
    <w:rsid w:val="00D87818"/>
    <w:rsid w:val="00D87DD4"/>
    <w:rsid w:val="00D944F3"/>
    <w:rsid w:val="00D946BD"/>
    <w:rsid w:val="00D95155"/>
    <w:rsid w:val="00DA2C15"/>
    <w:rsid w:val="00DA5580"/>
    <w:rsid w:val="00DB2090"/>
    <w:rsid w:val="00DB24C3"/>
    <w:rsid w:val="00DB7C74"/>
    <w:rsid w:val="00DC618D"/>
    <w:rsid w:val="00DD0ECC"/>
    <w:rsid w:val="00DD2BAB"/>
    <w:rsid w:val="00DE170C"/>
    <w:rsid w:val="00DE50DC"/>
    <w:rsid w:val="00DE65AA"/>
    <w:rsid w:val="00DF3F78"/>
    <w:rsid w:val="00E00225"/>
    <w:rsid w:val="00E006B4"/>
    <w:rsid w:val="00E0499C"/>
    <w:rsid w:val="00E05719"/>
    <w:rsid w:val="00E105CB"/>
    <w:rsid w:val="00E17E9E"/>
    <w:rsid w:val="00E20AA8"/>
    <w:rsid w:val="00E23439"/>
    <w:rsid w:val="00E24ED4"/>
    <w:rsid w:val="00E259D3"/>
    <w:rsid w:val="00E26F38"/>
    <w:rsid w:val="00E32EA0"/>
    <w:rsid w:val="00E3304A"/>
    <w:rsid w:val="00E4022D"/>
    <w:rsid w:val="00E46505"/>
    <w:rsid w:val="00E471CB"/>
    <w:rsid w:val="00E47398"/>
    <w:rsid w:val="00E55716"/>
    <w:rsid w:val="00E5679A"/>
    <w:rsid w:val="00E60E29"/>
    <w:rsid w:val="00E6423D"/>
    <w:rsid w:val="00E65629"/>
    <w:rsid w:val="00E7318C"/>
    <w:rsid w:val="00E73265"/>
    <w:rsid w:val="00E73693"/>
    <w:rsid w:val="00E77DCC"/>
    <w:rsid w:val="00E82C31"/>
    <w:rsid w:val="00E86458"/>
    <w:rsid w:val="00E90B08"/>
    <w:rsid w:val="00E913A7"/>
    <w:rsid w:val="00E92FA7"/>
    <w:rsid w:val="00E96D6E"/>
    <w:rsid w:val="00E97A60"/>
    <w:rsid w:val="00EA2712"/>
    <w:rsid w:val="00EA56FC"/>
    <w:rsid w:val="00EB3D0A"/>
    <w:rsid w:val="00EB4D91"/>
    <w:rsid w:val="00EB76DD"/>
    <w:rsid w:val="00EC2A42"/>
    <w:rsid w:val="00EC39DB"/>
    <w:rsid w:val="00EC44F9"/>
    <w:rsid w:val="00ED071B"/>
    <w:rsid w:val="00ED2950"/>
    <w:rsid w:val="00ED2FCA"/>
    <w:rsid w:val="00EE5062"/>
    <w:rsid w:val="00EE6C80"/>
    <w:rsid w:val="00EF29D2"/>
    <w:rsid w:val="00EF4095"/>
    <w:rsid w:val="00EF5902"/>
    <w:rsid w:val="00F00D24"/>
    <w:rsid w:val="00F01568"/>
    <w:rsid w:val="00F04CA4"/>
    <w:rsid w:val="00F060D8"/>
    <w:rsid w:val="00F073DD"/>
    <w:rsid w:val="00F10CA2"/>
    <w:rsid w:val="00F14902"/>
    <w:rsid w:val="00F15E83"/>
    <w:rsid w:val="00F1642D"/>
    <w:rsid w:val="00F172CE"/>
    <w:rsid w:val="00F21B22"/>
    <w:rsid w:val="00F30D98"/>
    <w:rsid w:val="00F31BF7"/>
    <w:rsid w:val="00F32D00"/>
    <w:rsid w:val="00F33674"/>
    <w:rsid w:val="00F35EF7"/>
    <w:rsid w:val="00F40D78"/>
    <w:rsid w:val="00F426DB"/>
    <w:rsid w:val="00F435D3"/>
    <w:rsid w:val="00F500DF"/>
    <w:rsid w:val="00F5088F"/>
    <w:rsid w:val="00F513DC"/>
    <w:rsid w:val="00F51777"/>
    <w:rsid w:val="00F55ADB"/>
    <w:rsid w:val="00F56E67"/>
    <w:rsid w:val="00F63F4A"/>
    <w:rsid w:val="00F66228"/>
    <w:rsid w:val="00F71F6E"/>
    <w:rsid w:val="00F76BA1"/>
    <w:rsid w:val="00F76EAD"/>
    <w:rsid w:val="00F7735C"/>
    <w:rsid w:val="00F81701"/>
    <w:rsid w:val="00F91D76"/>
    <w:rsid w:val="00FA6335"/>
    <w:rsid w:val="00FB5D89"/>
    <w:rsid w:val="00FC7F0B"/>
    <w:rsid w:val="00FD2D73"/>
    <w:rsid w:val="00FD3065"/>
    <w:rsid w:val="00FD4C12"/>
    <w:rsid w:val="00FD5551"/>
    <w:rsid w:val="00FE0244"/>
    <w:rsid w:val="00FE055E"/>
    <w:rsid w:val="00FE17F5"/>
    <w:rsid w:val="00FF1272"/>
    <w:rsid w:val="00FF54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4576">
      <w:bodyDiv w:val="1"/>
      <w:marLeft w:val="0"/>
      <w:marRight w:val="0"/>
      <w:marTop w:val="0"/>
      <w:marBottom w:val="0"/>
      <w:divBdr>
        <w:top w:val="none" w:sz="0" w:space="0" w:color="auto"/>
        <w:left w:val="none" w:sz="0" w:space="0" w:color="auto"/>
        <w:bottom w:val="none" w:sz="0" w:space="0" w:color="auto"/>
        <w:right w:val="none" w:sz="0" w:space="0" w:color="auto"/>
      </w:divBdr>
    </w:div>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3528076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cropwatch.unl.edu" TargetMode="External"/><Relationship Id="rId2" Type="http://schemas.openxmlformats.org/officeDocument/2006/relationships/numbering" Target="numbering.xml"/><Relationship Id="rId16" Type="http://schemas.openxmlformats.org/officeDocument/2006/relationships/hyperlink" Target="http://www.survemonkey.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cropwatch.unl.edu"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surveymonke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6DE9E9-D3AC-ED47-8844-CBFC98911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245</Words>
  <Characters>98300</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3-16T18:06:00Z</dcterms:created>
  <dcterms:modified xsi:type="dcterms:W3CDTF">2018-03-16T18:06:00Z</dcterms:modified>
</cp:coreProperties>
</file>